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E5EB3" w14:textId="1955ADE3" w:rsidR="005F7602" w:rsidRDefault="005F7602" w:rsidP="002946C7">
      <w:pPr>
        <w:ind w:left="5529"/>
      </w:pPr>
    </w:p>
    <w:p w14:paraId="12FA4B9E" w14:textId="77777777" w:rsidR="001B3C5B" w:rsidRPr="00E33EFF" w:rsidRDefault="001B3C5B" w:rsidP="001B3C5B">
      <w:pPr>
        <w:ind w:left="6096"/>
      </w:pPr>
      <w:r w:rsidRPr="00E33EFF">
        <w:t>Forma patvirtinta</w:t>
      </w:r>
    </w:p>
    <w:p w14:paraId="7206970B" w14:textId="70E9BD2E" w:rsidR="004C263A" w:rsidRPr="00E33EFF" w:rsidRDefault="001B3C5B" w:rsidP="001B3C5B">
      <w:pPr>
        <w:ind w:left="6096"/>
      </w:pPr>
      <w:r w:rsidRPr="00E33EFF">
        <w:t>Valstybinės vaistų kontrolės tarnybos prie Lietuvos Respublikos sveikatos apsaugos ministerijos viršininko 2021 m</w:t>
      </w:r>
      <w:r w:rsidR="004C263A" w:rsidRPr="00E33EFF">
        <w:t xml:space="preserve">. lapkričio 12 </w:t>
      </w:r>
      <w:r w:rsidRPr="00E33EFF">
        <w:t>d. įsakymu Nr.</w:t>
      </w:r>
      <w:r w:rsidR="004C263A" w:rsidRPr="00E33EFF">
        <w:t xml:space="preserve"> (1.72E)1A-1418</w:t>
      </w:r>
    </w:p>
    <w:p w14:paraId="5B219AA6" w14:textId="520B9136" w:rsidR="001B3C5B" w:rsidRPr="00E33EFF" w:rsidRDefault="004C263A" w:rsidP="001B3C5B">
      <w:pPr>
        <w:ind w:left="6096"/>
      </w:pPr>
      <w:r w:rsidRPr="00E33EFF">
        <w:t>(Valstybinės vaistų kontrolės tarnybos prie Lietuvos Respublikos sveikatos apsaugos ministerijos viršininko 2022 m.                         d. įsakymo Nr.                    redakcija)</w:t>
      </w:r>
    </w:p>
    <w:p w14:paraId="3336BD74" w14:textId="77777777" w:rsidR="001B3C5B" w:rsidRPr="00E33EFF" w:rsidRDefault="001B3C5B" w:rsidP="00FA4169"/>
    <w:p w14:paraId="77AFB67E" w14:textId="16397257" w:rsidR="00613501" w:rsidRPr="00E33EFF" w:rsidRDefault="002F0E4F" w:rsidP="003B211A">
      <w:pPr>
        <w:jc w:val="center"/>
        <w:rPr>
          <w:b/>
          <w:bCs/>
          <w:caps/>
        </w:rPr>
      </w:pPr>
      <w:r w:rsidRPr="00E33EFF">
        <w:rPr>
          <w:b/>
        </w:rPr>
        <w:t xml:space="preserve">REKOMENDACIJA DĖL VAISTINIO PREPARATO </w:t>
      </w:r>
      <w:r w:rsidRPr="00E33EFF">
        <w:rPr>
          <w:b/>
          <w:bCs/>
          <w:caps/>
        </w:rPr>
        <w:t>Lietuvos Respublikos Sveikatos apsaugos ministerijos vaistinių preparatų ir medicinos pagalbos priemonių kompensavimo komisijai</w:t>
      </w:r>
    </w:p>
    <w:p w14:paraId="34E4395D" w14:textId="15FB10DF" w:rsidR="00B13D65" w:rsidRPr="00E33EFF" w:rsidRDefault="00B13D65" w:rsidP="003B211A">
      <w:pPr>
        <w:jc w:val="center"/>
        <w:rPr>
          <w:b/>
        </w:rPr>
      </w:pPr>
    </w:p>
    <w:p w14:paraId="290B1FBE" w14:textId="77777777" w:rsidR="000E7AF8" w:rsidRPr="00282B2C" w:rsidRDefault="000E7AF8" w:rsidP="000E7AF8">
      <w:pPr>
        <w:jc w:val="center"/>
        <w:rPr>
          <w:b/>
        </w:rPr>
      </w:pPr>
      <w:r w:rsidRPr="00282B2C">
        <w:rPr>
          <w:b/>
        </w:rPr>
        <w:t>Azacitidinas</w:t>
      </w:r>
    </w:p>
    <w:p w14:paraId="2ACD7A37" w14:textId="77777777" w:rsidR="000E7AF8" w:rsidRPr="00282B2C" w:rsidRDefault="000E7AF8" w:rsidP="000E7AF8">
      <w:pPr>
        <w:jc w:val="center"/>
      </w:pPr>
    </w:p>
    <w:p w14:paraId="27D660AE" w14:textId="77777777" w:rsidR="000E7AF8" w:rsidRPr="00282B2C" w:rsidRDefault="000E7AF8" w:rsidP="000E7AF8">
      <w:pPr>
        <w:jc w:val="center"/>
        <w:rPr>
          <w:b/>
        </w:rPr>
      </w:pPr>
      <w:r>
        <w:rPr>
          <w:b/>
        </w:rPr>
        <w:t>STV-134</w:t>
      </w:r>
    </w:p>
    <w:p w14:paraId="6647BEBD" w14:textId="77777777" w:rsidR="000E7AF8" w:rsidRPr="00282B2C" w:rsidRDefault="000E7AF8" w:rsidP="000E7AF8">
      <w:pPr>
        <w:spacing w:line="280" w:lineRule="atLeast"/>
        <w:rPr>
          <w:rFonts w:eastAsia="Arial"/>
        </w:rPr>
      </w:pPr>
    </w:p>
    <w:p w14:paraId="696D3618" w14:textId="77777777" w:rsidR="000E7AF8" w:rsidRPr="00D05364" w:rsidRDefault="000E7AF8" w:rsidP="000E7AF8">
      <w:pPr>
        <w:tabs>
          <w:tab w:val="left" w:pos="284"/>
        </w:tabs>
        <w:spacing w:line="280" w:lineRule="atLeast"/>
        <w:jc w:val="center"/>
        <w:rPr>
          <w:rFonts w:eastAsia="Arial"/>
          <w:b/>
        </w:rPr>
      </w:pPr>
      <w:r w:rsidRPr="00D05364">
        <w:rPr>
          <w:rFonts w:eastAsia="Arial"/>
          <w:b/>
        </w:rPr>
        <w:t>I. BENDROJI DALIS</w:t>
      </w:r>
    </w:p>
    <w:p w14:paraId="1DC123F7" w14:textId="77777777" w:rsidR="000E7AF8" w:rsidRPr="00D05364" w:rsidRDefault="000E7AF8" w:rsidP="000E7AF8">
      <w:pPr>
        <w:spacing w:line="280" w:lineRule="atLeast"/>
        <w:rPr>
          <w:rFonts w:eastAsia="Arial"/>
        </w:rPr>
      </w:pPr>
    </w:p>
    <w:tbl>
      <w:tblPr>
        <w:tblStyle w:val="Lentelstinklelis"/>
        <w:tblW w:w="9918" w:type="dxa"/>
        <w:tblLook w:val="04A0" w:firstRow="1" w:lastRow="0" w:firstColumn="1" w:lastColumn="0" w:noHBand="0" w:noVBand="1"/>
      </w:tblPr>
      <w:tblGrid>
        <w:gridCol w:w="705"/>
        <w:gridCol w:w="4117"/>
        <w:gridCol w:w="5096"/>
      </w:tblGrid>
      <w:tr w:rsidR="000E7AF8" w:rsidRPr="007A6C89" w14:paraId="0EB64118" w14:textId="77777777" w:rsidTr="000B19FD">
        <w:trPr>
          <w:trHeight w:val="342"/>
        </w:trPr>
        <w:tc>
          <w:tcPr>
            <w:tcW w:w="705" w:type="dxa"/>
          </w:tcPr>
          <w:p w14:paraId="158D8E21" w14:textId="77777777" w:rsidR="000E7AF8" w:rsidRPr="007A6C89" w:rsidRDefault="000E7AF8" w:rsidP="000B19FD">
            <w:pPr>
              <w:tabs>
                <w:tab w:val="left" w:pos="284"/>
              </w:tabs>
              <w:spacing w:line="280" w:lineRule="atLeast"/>
              <w:rPr>
                <w:rFonts w:eastAsia="Arial"/>
                <w:b/>
              </w:rPr>
            </w:pPr>
            <w:r w:rsidRPr="007A6C89">
              <w:rPr>
                <w:rFonts w:eastAsia="Arial"/>
                <w:b/>
              </w:rPr>
              <w:t>1.1</w:t>
            </w:r>
          </w:p>
        </w:tc>
        <w:tc>
          <w:tcPr>
            <w:tcW w:w="4117" w:type="dxa"/>
          </w:tcPr>
          <w:p w14:paraId="729241D5" w14:textId="77777777" w:rsidR="000E7AF8" w:rsidRPr="007A6C89" w:rsidRDefault="000E7AF8" w:rsidP="000B19FD">
            <w:pPr>
              <w:tabs>
                <w:tab w:val="left" w:pos="284"/>
              </w:tabs>
              <w:spacing w:line="280" w:lineRule="atLeast"/>
              <w:rPr>
                <w:b/>
                <w:bCs/>
                <w:color w:val="000000"/>
                <w:lang w:eastAsia="lt-LT"/>
              </w:rPr>
            </w:pPr>
            <w:r w:rsidRPr="007A6C89">
              <w:rPr>
                <w:b/>
                <w:bCs/>
                <w:color w:val="000000"/>
                <w:lang w:eastAsia="lt-LT"/>
              </w:rPr>
              <w:t>Pareiškėjas</w:t>
            </w:r>
          </w:p>
        </w:tc>
        <w:tc>
          <w:tcPr>
            <w:tcW w:w="5096" w:type="dxa"/>
          </w:tcPr>
          <w:p w14:paraId="6FF46AE8" w14:textId="77777777" w:rsidR="000E7AF8" w:rsidRPr="007A6C89" w:rsidRDefault="000E7AF8" w:rsidP="000B19FD">
            <w:pPr>
              <w:pStyle w:val="Sraopastraipa"/>
              <w:spacing w:after="120"/>
              <w:ind w:left="0"/>
              <w:contextualSpacing w:val="0"/>
              <w:jc w:val="both"/>
            </w:pPr>
            <w:r w:rsidRPr="007A6C89">
              <w:rPr>
                <w:lang w:eastAsia="lt-LT"/>
              </w:rPr>
              <w:t>Lietuvos hematologų draugija</w:t>
            </w:r>
          </w:p>
        </w:tc>
      </w:tr>
      <w:tr w:rsidR="000E7AF8" w:rsidRPr="007A6C89" w14:paraId="67C1D7EF" w14:textId="77777777" w:rsidTr="000B19FD">
        <w:trPr>
          <w:trHeight w:val="479"/>
        </w:trPr>
        <w:tc>
          <w:tcPr>
            <w:tcW w:w="705" w:type="dxa"/>
          </w:tcPr>
          <w:p w14:paraId="00EBDE1C" w14:textId="77777777" w:rsidR="000E7AF8" w:rsidRPr="007A6C89" w:rsidRDefault="000E7AF8" w:rsidP="000B19FD">
            <w:pPr>
              <w:tabs>
                <w:tab w:val="left" w:pos="284"/>
              </w:tabs>
              <w:spacing w:line="280" w:lineRule="atLeast"/>
              <w:rPr>
                <w:rFonts w:eastAsia="Arial"/>
                <w:b/>
              </w:rPr>
            </w:pPr>
            <w:r w:rsidRPr="007A6C89">
              <w:rPr>
                <w:rFonts w:eastAsia="Arial"/>
                <w:b/>
              </w:rPr>
              <w:t>1.2</w:t>
            </w:r>
          </w:p>
        </w:tc>
        <w:tc>
          <w:tcPr>
            <w:tcW w:w="4117" w:type="dxa"/>
          </w:tcPr>
          <w:p w14:paraId="73B487F9" w14:textId="77777777" w:rsidR="000E7AF8" w:rsidRPr="00F8518D" w:rsidRDefault="000E7AF8" w:rsidP="000B19FD">
            <w:pPr>
              <w:tabs>
                <w:tab w:val="left" w:pos="284"/>
              </w:tabs>
              <w:spacing w:line="280" w:lineRule="atLeast"/>
              <w:rPr>
                <w:b/>
                <w:bCs/>
                <w:color w:val="000000"/>
                <w:lang w:eastAsia="lt-LT"/>
              </w:rPr>
            </w:pPr>
            <w:r w:rsidRPr="00F8518D">
              <w:rPr>
                <w:b/>
                <w:bCs/>
                <w:color w:val="000000"/>
                <w:lang w:eastAsia="lt-LT"/>
              </w:rPr>
              <w:t>Registracijos data (EVA)</w:t>
            </w:r>
          </w:p>
          <w:p w14:paraId="6FD15750" w14:textId="77777777" w:rsidR="000E7AF8" w:rsidRPr="00F8518D" w:rsidRDefault="000E7AF8" w:rsidP="000B19FD">
            <w:pPr>
              <w:tabs>
                <w:tab w:val="left" w:pos="284"/>
              </w:tabs>
              <w:spacing w:line="280" w:lineRule="atLeast"/>
              <w:rPr>
                <w:bCs/>
                <w:color w:val="000000"/>
                <w:lang w:eastAsia="lt-LT"/>
              </w:rPr>
            </w:pPr>
          </w:p>
        </w:tc>
        <w:tc>
          <w:tcPr>
            <w:tcW w:w="5096" w:type="dxa"/>
          </w:tcPr>
          <w:p w14:paraId="4D0F872E" w14:textId="77777777" w:rsidR="000E7AF8" w:rsidRPr="00F8518D" w:rsidRDefault="000E7AF8" w:rsidP="000B19FD">
            <w:pPr>
              <w:pStyle w:val="Sraopastraipa"/>
              <w:spacing w:after="120"/>
              <w:ind w:left="0"/>
              <w:contextualSpacing w:val="0"/>
              <w:jc w:val="both"/>
              <w:rPr>
                <w:rStyle w:val="Style2"/>
              </w:rPr>
            </w:pPr>
            <w:r w:rsidRPr="00F8518D">
              <w:rPr>
                <w:rStyle w:val="Style2"/>
              </w:rPr>
              <w:t>Neaktualu</w:t>
            </w:r>
          </w:p>
        </w:tc>
      </w:tr>
      <w:tr w:rsidR="000E7AF8" w:rsidRPr="007A6C89" w14:paraId="0DFEF961" w14:textId="77777777" w:rsidTr="000B19FD">
        <w:trPr>
          <w:trHeight w:val="1328"/>
        </w:trPr>
        <w:tc>
          <w:tcPr>
            <w:tcW w:w="705" w:type="dxa"/>
          </w:tcPr>
          <w:p w14:paraId="1285DF11" w14:textId="77777777" w:rsidR="000E7AF8" w:rsidRPr="007A6C89" w:rsidRDefault="000E7AF8" w:rsidP="000B19FD">
            <w:pPr>
              <w:tabs>
                <w:tab w:val="left" w:pos="284"/>
              </w:tabs>
              <w:spacing w:line="280" w:lineRule="atLeast"/>
              <w:rPr>
                <w:rFonts w:eastAsia="Arial"/>
                <w:b/>
              </w:rPr>
            </w:pPr>
            <w:r w:rsidRPr="007A6C89">
              <w:rPr>
                <w:rFonts w:eastAsia="Arial"/>
                <w:b/>
              </w:rPr>
              <w:t>1.3</w:t>
            </w:r>
          </w:p>
        </w:tc>
        <w:tc>
          <w:tcPr>
            <w:tcW w:w="4117" w:type="dxa"/>
          </w:tcPr>
          <w:p w14:paraId="34CB5097" w14:textId="77777777" w:rsidR="000E7AF8" w:rsidRPr="00F8518D" w:rsidRDefault="000E7AF8" w:rsidP="000B19FD">
            <w:pPr>
              <w:pStyle w:val="Betarp"/>
              <w:rPr>
                <w:rFonts w:ascii="Times New Roman" w:hAnsi="Times New Roman"/>
                <w:b/>
                <w:sz w:val="24"/>
                <w:szCs w:val="24"/>
              </w:rPr>
            </w:pPr>
            <w:r w:rsidRPr="00F8518D">
              <w:rPr>
                <w:rFonts w:ascii="Times New Roman" w:hAnsi="Times New Roman"/>
                <w:b/>
                <w:sz w:val="24"/>
                <w:szCs w:val="24"/>
              </w:rPr>
              <w:t xml:space="preserve">Paraiškos tipas </w:t>
            </w:r>
          </w:p>
          <w:p w14:paraId="76DF7A48" w14:textId="77777777" w:rsidR="000E7AF8" w:rsidRPr="00F8518D" w:rsidRDefault="000E7AF8" w:rsidP="000B19FD">
            <w:pPr>
              <w:rPr>
                <w:b/>
              </w:rPr>
            </w:pPr>
            <w:r w:rsidRPr="00F8518D">
              <w:rPr>
                <w:b/>
              </w:rPr>
              <w:t xml:space="preserve">(pagal </w:t>
            </w:r>
            <w:r w:rsidRPr="00F8518D">
              <w:rPr>
                <w:b/>
                <w:shd w:val="clear" w:color="auto" w:fill="FFFFFF"/>
              </w:rPr>
              <w:t>vaistinio preparato registracijos tipą, įtvirtintą</w:t>
            </w:r>
            <w:r w:rsidRPr="00F8518D">
              <w:rPr>
                <w:b/>
              </w:rPr>
              <w:t xml:space="preserve"> Direktyvos 2001/83/EB straipsniuose)</w:t>
            </w:r>
          </w:p>
          <w:p w14:paraId="76631CA8" w14:textId="77777777" w:rsidR="000E7AF8" w:rsidRPr="00F8518D" w:rsidRDefault="000E7AF8" w:rsidP="000B19FD">
            <w:pPr>
              <w:tabs>
                <w:tab w:val="left" w:pos="284"/>
              </w:tabs>
              <w:spacing w:line="280" w:lineRule="atLeast"/>
              <w:rPr>
                <w:b/>
                <w:bCs/>
                <w:color w:val="000000"/>
                <w:lang w:eastAsia="lt-LT"/>
              </w:rPr>
            </w:pPr>
          </w:p>
        </w:tc>
        <w:tc>
          <w:tcPr>
            <w:tcW w:w="5096" w:type="dxa"/>
          </w:tcPr>
          <w:p w14:paraId="534F46A7" w14:textId="77777777" w:rsidR="000E7AF8" w:rsidRPr="00F8518D" w:rsidRDefault="00000000" w:rsidP="000B19FD">
            <w:sdt>
              <w:sdtPr>
                <w:rPr>
                  <w:rStyle w:val="Style2"/>
                </w:rPr>
                <w:id w:val="-366596377"/>
                <w15:color w:val="FFCC00"/>
                <w14:checkbox>
                  <w14:checked w14:val="1"/>
                  <w14:checkedState w14:val="2612" w14:font="MS Gothic"/>
                  <w14:uncheckedState w14:val="2610" w14:font="MS Gothic"/>
                </w14:checkbox>
              </w:sdtPr>
              <w:sdtContent>
                <w:r w:rsidR="000E7AF8" w:rsidRPr="00F8518D">
                  <w:rPr>
                    <w:rStyle w:val="Style2"/>
                    <w:rFonts w:ascii="Segoe UI Symbol" w:eastAsia="MS Gothic" w:hAnsi="Segoe UI Symbol" w:cs="Segoe UI Symbol"/>
                  </w:rPr>
                  <w:t>☒</w:t>
                </w:r>
              </w:sdtContent>
            </w:sdt>
            <w:r w:rsidR="000E7AF8" w:rsidRPr="00F8518D">
              <w:t xml:space="preserve"> 8.3 str. (pilna byla, pagrįsta savais tyrimais) </w:t>
            </w:r>
          </w:p>
          <w:p w14:paraId="2356449E" w14:textId="77777777" w:rsidR="000E7AF8" w:rsidRPr="00F8518D" w:rsidRDefault="00000000" w:rsidP="000B19FD">
            <w:sdt>
              <w:sdtPr>
                <w:rPr>
                  <w:rStyle w:val="Style2"/>
                </w:rPr>
                <w:id w:val="675462298"/>
                <w15:color w:val="FFCC00"/>
                <w14:checkbox>
                  <w14:checked w14:val="0"/>
                  <w14:checkedState w14:val="2612" w14:font="MS Gothic"/>
                  <w14:uncheckedState w14:val="2610" w14:font="MS Gothic"/>
                </w14:checkbox>
              </w:sdtPr>
              <w:sdtContent>
                <w:r w:rsidR="000E7AF8" w:rsidRPr="00F8518D">
                  <w:rPr>
                    <w:rStyle w:val="Style2"/>
                    <w:rFonts w:ascii="Segoe UI Symbol" w:eastAsia="MS Gothic" w:hAnsi="Segoe UI Symbol" w:cs="Segoe UI Symbol"/>
                  </w:rPr>
                  <w:t>☐</w:t>
                </w:r>
              </w:sdtContent>
            </w:sdt>
            <w:r w:rsidR="000E7AF8" w:rsidRPr="00F8518D">
              <w:t xml:space="preserve"> 10 a str. (pripažintas medicininis vartojimas) </w:t>
            </w:r>
          </w:p>
          <w:p w14:paraId="3F9333F8" w14:textId="77777777" w:rsidR="000E7AF8" w:rsidRPr="00F8518D" w:rsidRDefault="00000000" w:rsidP="000B19FD">
            <w:sdt>
              <w:sdtPr>
                <w:rPr>
                  <w:rStyle w:val="Style2"/>
                </w:rPr>
                <w:id w:val="-1290435890"/>
                <w15:color w:val="FFCC00"/>
                <w14:checkbox>
                  <w14:checked w14:val="0"/>
                  <w14:checkedState w14:val="2612" w14:font="MS Gothic"/>
                  <w14:uncheckedState w14:val="2610" w14:font="MS Gothic"/>
                </w14:checkbox>
              </w:sdtPr>
              <w:sdtContent>
                <w:r w:rsidR="000E7AF8" w:rsidRPr="00F8518D">
                  <w:rPr>
                    <w:rStyle w:val="Style2"/>
                    <w:rFonts w:ascii="Segoe UI Symbol" w:eastAsia="MS Gothic" w:hAnsi="Segoe UI Symbol" w:cs="Segoe UI Symbol"/>
                  </w:rPr>
                  <w:t>☐</w:t>
                </w:r>
              </w:sdtContent>
            </w:sdt>
            <w:r w:rsidR="000E7AF8" w:rsidRPr="00F8518D">
              <w:t xml:space="preserve"> 10.1 str. (generinis)</w:t>
            </w:r>
          </w:p>
          <w:p w14:paraId="0D3D9161" w14:textId="77777777" w:rsidR="000E7AF8" w:rsidRPr="00F8518D" w:rsidRDefault="00000000" w:rsidP="000B19FD">
            <w:pPr>
              <w:rPr>
                <w:rStyle w:val="Style2"/>
              </w:rPr>
            </w:pPr>
            <w:sdt>
              <w:sdtPr>
                <w:rPr>
                  <w:rStyle w:val="Style2"/>
                </w:rPr>
                <w:id w:val="-124545030"/>
                <w15:color w:val="FFCC00"/>
                <w14:checkbox>
                  <w14:checked w14:val="0"/>
                  <w14:checkedState w14:val="2612" w14:font="MS Gothic"/>
                  <w14:uncheckedState w14:val="2610" w14:font="MS Gothic"/>
                </w14:checkbox>
              </w:sdtPr>
              <w:sdtContent>
                <w:r w:rsidR="000E7AF8" w:rsidRPr="00F8518D">
                  <w:rPr>
                    <w:rStyle w:val="Style2"/>
                    <w:rFonts w:ascii="Segoe UI Symbol" w:eastAsia="MS Gothic" w:hAnsi="Segoe UI Symbol" w:cs="Segoe UI Symbol"/>
                  </w:rPr>
                  <w:t>☐</w:t>
                </w:r>
              </w:sdtContent>
            </w:sdt>
            <w:r w:rsidR="000E7AF8" w:rsidRPr="00F8518D">
              <w:t xml:space="preserve"> 10.3 str. (hibridinis)</w:t>
            </w:r>
          </w:p>
        </w:tc>
      </w:tr>
      <w:tr w:rsidR="000E7AF8" w:rsidRPr="007A6C89" w14:paraId="51E6D54A" w14:textId="77777777" w:rsidTr="000B19FD">
        <w:trPr>
          <w:trHeight w:val="1109"/>
        </w:trPr>
        <w:tc>
          <w:tcPr>
            <w:tcW w:w="705" w:type="dxa"/>
          </w:tcPr>
          <w:p w14:paraId="09B1A820" w14:textId="77777777" w:rsidR="000E7AF8" w:rsidRPr="007A6C89" w:rsidRDefault="000E7AF8" w:rsidP="000B19FD">
            <w:pPr>
              <w:tabs>
                <w:tab w:val="left" w:pos="284"/>
              </w:tabs>
              <w:spacing w:line="280" w:lineRule="atLeast"/>
              <w:rPr>
                <w:rFonts w:eastAsia="Arial"/>
                <w:b/>
              </w:rPr>
            </w:pPr>
            <w:r w:rsidRPr="007A6C89">
              <w:rPr>
                <w:rFonts w:eastAsia="Arial"/>
                <w:b/>
              </w:rPr>
              <w:t>1.4</w:t>
            </w:r>
          </w:p>
        </w:tc>
        <w:tc>
          <w:tcPr>
            <w:tcW w:w="4117" w:type="dxa"/>
          </w:tcPr>
          <w:p w14:paraId="7F8B9BB4" w14:textId="77777777" w:rsidR="000E7AF8" w:rsidRPr="006D4A72" w:rsidRDefault="000E7AF8" w:rsidP="000B19FD">
            <w:pPr>
              <w:tabs>
                <w:tab w:val="left" w:pos="284"/>
              </w:tabs>
              <w:spacing w:line="280" w:lineRule="atLeast"/>
              <w:rPr>
                <w:b/>
                <w:bCs/>
                <w:color w:val="000000"/>
                <w:lang w:eastAsia="lt-LT"/>
              </w:rPr>
            </w:pPr>
            <w:r w:rsidRPr="006D4A72">
              <w:rPr>
                <w:b/>
                <w:bCs/>
                <w:color w:val="000000"/>
                <w:lang w:eastAsia="lt-LT"/>
              </w:rPr>
              <w:t>Ar vaistinis preparatas įrašytas į Bendrijos retųjų vaistinių preparatų registrą?</w:t>
            </w:r>
          </w:p>
        </w:tc>
        <w:tc>
          <w:tcPr>
            <w:tcW w:w="5096" w:type="dxa"/>
          </w:tcPr>
          <w:p w14:paraId="29E13E8E" w14:textId="77777777" w:rsidR="000E7AF8" w:rsidRPr="006D4A72" w:rsidRDefault="00000000" w:rsidP="000B19FD">
            <w:sdt>
              <w:sdtPr>
                <w:rPr>
                  <w:rStyle w:val="Style2"/>
                </w:rPr>
                <w:id w:val="2024432173"/>
                <w15:color w:val="FFCC00"/>
                <w14:checkbox>
                  <w14:checked w14:val="0"/>
                  <w14:checkedState w14:val="2612" w14:font="MS Gothic"/>
                  <w14:uncheckedState w14:val="2610" w14:font="MS Gothic"/>
                </w14:checkbox>
              </w:sdtPr>
              <w:sdtContent>
                <w:r w:rsidR="000E7AF8" w:rsidRPr="006D4A72">
                  <w:rPr>
                    <w:rStyle w:val="Style2"/>
                    <w:rFonts w:ascii="Segoe UI Symbol" w:eastAsia="MS Gothic" w:hAnsi="Segoe UI Symbol" w:cs="Segoe UI Symbol"/>
                  </w:rPr>
                  <w:t>☐</w:t>
                </w:r>
              </w:sdtContent>
            </w:sdt>
            <w:r w:rsidR="000E7AF8" w:rsidRPr="006D4A72">
              <w:t xml:space="preserve"> Taip</w:t>
            </w:r>
          </w:p>
          <w:p w14:paraId="4129924C" w14:textId="77777777" w:rsidR="000E7AF8" w:rsidRPr="006D4A72" w:rsidRDefault="00000000" w:rsidP="000B19FD">
            <w:sdt>
              <w:sdtPr>
                <w:rPr>
                  <w:rStyle w:val="Style2"/>
                </w:rPr>
                <w:id w:val="-970507926"/>
                <w15:color w:val="FFCC00"/>
                <w14:checkbox>
                  <w14:checked w14:val="1"/>
                  <w14:checkedState w14:val="2612" w14:font="MS Gothic"/>
                  <w14:uncheckedState w14:val="2610" w14:font="MS Gothic"/>
                </w14:checkbox>
              </w:sdtPr>
              <w:sdtContent>
                <w:r w:rsidR="000E7AF8" w:rsidRPr="006D4A72">
                  <w:rPr>
                    <w:rStyle w:val="Style2"/>
                    <w:rFonts w:ascii="Segoe UI Symbol" w:eastAsia="MS Gothic" w:hAnsi="Segoe UI Symbol" w:cs="Segoe UI Symbol"/>
                  </w:rPr>
                  <w:t>☒</w:t>
                </w:r>
              </w:sdtContent>
            </w:sdt>
            <w:r w:rsidR="000E7AF8" w:rsidRPr="006D4A72">
              <w:t xml:space="preserve"> Ne</w:t>
            </w:r>
          </w:p>
          <w:p w14:paraId="72DE36BD" w14:textId="77777777" w:rsidR="000E7AF8" w:rsidRPr="006D4A72" w:rsidRDefault="00000000" w:rsidP="000B19FD">
            <w:pPr>
              <w:rPr>
                <w:rFonts w:eastAsia="Arial"/>
                <w:b/>
              </w:rPr>
            </w:pPr>
            <w:sdt>
              <w:sdtPr>
                <w:alias w:val="Nurodykite konkrečią dieną"/>
                <w:tag w:val="Nurodykite pradžios datą"/>
                <w:id w:val="693498901"/>
                <w:placeholder>
                  <w:docPart w:val="8CFDE9937C724C5687727D645D716148"/>
                </w:placeholder>
                <w:showingPlcHdr/>
                <w15:color w:val="FFCC99"/>
                <w:date w:fullDate="2022-05-18T00:00:00Z">
                  <w:dateFormat w:val="yyyy 'm.' MMMM d 'd.'"/>
                  <w:lid w:val="lt-LT"/>
                  <w:storeMappedDataAs w:val="dateTime"/>
                  <w:calendar w:val="gregorian"/>
                </w:date>
              </w:sdtPr>
              <w:sdtContent>
                <w:r w:rsidR="000E7AF8" w:rsidRPr="006D4A72">
                  <w:rPr>
                    <w:rStyle w:val="Vietosrezervavimoenklotekstas"/>
                  </w:rPr>
                  <w:t>Click here to enter a date.</w:t>
                </w:r>
              </w:sdtContent>
            </w:sdt>
          </w:p>
        </w:tc>
      </w:tr>
      <w:tr w:rsidR="000E7AF8" w:rsidRPr="007A6C89" w14:paraId="3E424EFD" w14:textId="77777777" w:rsidTr="000B19FD">
        <w:trPr>
          <w:trHeight w:val="958"/>
        </w:trPr>
        <w:tc>
          <w:tcPr>
            <w:tcW w:w="705" w:type="dxa"/>
            <w:tcBorders>
              <w:bottom w:val="single" w:sz="4" w:space="0" w:color="auto"/>
            </w:tcBorders>
          </w:tcPr>
          <w:p w14:paraId="1F914FA0" w14:textId="77777777" w:rsidR="000E7AF8" w:rsidRPr="007A6C89" w:rsidRDefault="000E7AF8" w:rsidP="000B19FD">
            <w:pPr>
              <w:tabs>
                <w:tab w:val="left" w:pos="284"/>
              </w:tabs>
              <w:spacing w:line="280" w:lineRule="atLeast"/>
              <w:rPr>
                <w:rFonts w:eastAsia="Arial"/>
                <w:b/>
              </w:rPr>
            </w:pPr>
            <w:r w:rsidRPr="007A6C89">
              <w:rPr>
                <w:rFonts w:eastAsia="Arial"/>
                <w:b/>
              </w:rPr>
              <w:t>1.5</w:t>
            </w:r>
          </w:p>
        </w:tc>
        <w:tc>
          <w:tcPr>
            <w:tcW w:w="4117" w:type="dxa"/>
            <w:tcBorders>
              <w:bottom w:val="single" w:sz="4" w:space="0" w:color="auto"/>
            </w:tcBorders>
          </w:tcPr>
          <w:p w14:paraId="24A87B81" w14:textId="77777777" w:rsidR="000E7AF8" w:rsidRPr="006D4A72" w:rsidRDefault="000E7AF8" w:rsidP="000B19FD">
            <w:pPr>
              <w:tabs>
                <w:tab w:val="left" w:pos="284"/>
              </w:tabs>
              <w:spacing w:line="280" w:lineRule="atLeast"/>
              <w:rPr>
                <w:b/>
                <w:bCs/>
                <w:color w:val="000000"/>
                <w:lang w:eastAsia="lt-LT"/>
              </w:rPr>
            </w:pPr>
            <w:r w:rsidRPr="006D4A72">
              <w:rPr>
                <w:b/>
                <w:bCs/>
                <w:color w:val="000000"/>
                <w:lang w:eastAsia="lt-LT"/>
              </w:rPr>
              <w:t>Pareiškėjo teikiama (-os) kompensuoti preparato indikacija (-os)</w:t>
            </w:r>
          </w:p>
          <w:p w14:paraId="6E96B730" w14:textId="77777777" w:rsidR="000E7AF8" w:rsidRPr="006D4A72" w:rsidRDefault="000E7AF8" w:rsidP="000B19FD">
            <w:pPr>
              <w:tabs>
                <w:tab w:val="left" w:pos="284"/>
              </w:tabs>
              <w:spacing w:line="280" w:lineRule="atLeast"/>
              <w:rPr>
                <w:b/>
                <w:bCs/>
                <w:color w:val="000000"/>
                <w:lang w:eastAsia="lt-LT"/>
              </w:rPr>
            </w:pPr>
            <w:r w:rsidRPr="006D4A72">
              <w:rPr>
                <w:b/>
                <w:bCs/>
                <w:color w:val="000000"/>
                <w:lang w:eastAsia="lt-LT"/>
              </w:rPr>
              <w:t xml:space="preserve">Kodas pagal TLK-10 AM  </w:t>
            </w:r>
          </w:p>
        </w:tc>
        <w:tc>
          <w:tcPr>
            <w:tcW w:w="5096" w:type="dxa"/>
            <w:tcBorders>
              <w:bottom w:val="single" w:sz="4" w:space="0" w:color="auto"/>
            </w:tcBorders>
          </w:tcPr>
          <w:p w14:paraId="26FE968A" w14:textId="77777777" w:rsidR="000E7AF8" w:rsidRPr="006D4A72" w:rsidRDefault="000E7AF8" w:rsidP="000B19FD">
            <w:pPr>
              <w:pStyle w:val="Sraopastraipa"/>
              <w:spacing w:after="120"/>
              <w:ind w:left="0"/>
              <w:contextualSpacing w:val="0"/>
              <w:jc w:val="both"/>
            </w:pPr>
            <w:r w:rsidRPr="006D4A72">
              <w:t>Ūminė mieloidinė leukemija (ŪML).</w:t>
            </w:r>
          </w:p>
          <w:p w14:paraId="0FE1E768" w14:textId="77777777" w:rsidR="000E7AF8" w:rsidRPr="006D4A72" w:rsidRDefault="000E7AF8" w:rsidP="000B19FD">
            <w:pPr>
              <w:pStyle w:val="Sraopastraipa"/>
              <w:spacing w:after="120"/>
              <w:ind w:left="0"/>
              <w:contextualSpacing w:val="0"/>
              <w:jc w:val="both"/>
            </w:pPr>
          </w:p>
          <w:p w14:paraId="687727E4" w14:textId="77777777" w:rsidR="000E7AF8" w:rsidRPr="006D4A72" w:rsidRDefault="000E7AF8" w:rsidP="000B19FD">
            <w:pPr>
              <w:pStyle w:val="Sraopastraipa"/>
              <w:spacing w:after="120"/>
              <w:ind w:left="0"/>
              <w:contextualSpacing w:val="0"/>
              <w:jc w:val="both"/>
            </w:pPr>
            <w:r w:rsidRPr="006D4A72">
              <w:t>TLK 10-AM kodas C92.0.</w:t>
            </w:r>
          </w:p>
        </w:tc>
      </w:tr>
      <w:tr w:rsidR="000E7AF8" w:rsidRPr="007A6C89" w14:paraId="3B0AAE8B" w14:textId="77777777" w:rsidTr="000B19FD">
        <w:trPr>
          <w:trHeight w:val="479"/>
        </w:trPr>
        <w:tc>
          <w:tcPr>
            <w:tcW w:w="705" w:type="dxa"/>
            <w:tcBorders>
              <w:top w:val="single" w:sz="4" w:space="0" w:color="auto"/>
              <w:left w:val="single" w:sz="4" w:space="0" w:color="auto"/>
              <w:bottom w:val="single" w:sz="4" w:space="0" w:color="auto"/>
              <w:right w:val="single" w:sz="4" w:space="0" w:color="auto"/>
            </w:tcBorders>
          </w:tcPr>
          <w:p w14:paraId="10DD0EBD" w14:textId="77777777" w:rsidR="000E7AF8" w:rsidRPr="007A6C89" w:rsidRDefault="000E7AF8" w:rsidP="000B19FD">
            <w:pPr>
              <w:tabs>
                <w:tab w:val="left" w:pos="284"/>
              </w:tabs>
              <w:spacing w:line="280" w:lineRule="atLeast"/>
              <w:rPr>
                <w:rFonts w:eastAsia="Arial"/>
                <w:b/>
              </w:rPr>
            </w:pPr>
            <w:r w:rsidRPr="007A6C89">
              <w:rPr>
                <w:rFonts w:eastAsia="Arial"/>
                <w:b/>
              </w:rPr>
              <w:t>1.6</w:t>
            </w:r>
          </w:p>
        </w:tc>
        <w:tc>
          <w:tcPr>
            <w:tcW w:w="4117" w:type="dxa"/>
            <w:tcBorders>
              <w:top w:val="single" w:sz="4" w:space="0" w:color="auto"/>
              <w:left w:val="single" w:sz="4" w:space="0" w:color="auto"/>
              <w:bottom w:val="single" w:sz="4" w:space="0" w:color="auto"/>
              <w:right w:val="single" w:sz="4" w:space="0" w:color="auto"/>
            </w:tcBorders>
          </w:tcPr>
          <w:p w14:paraId="0B8B1F70" w14:textId="77777777" w:rsidR="000E7AF8" w:rsidRPr="007A6C89" w:rsidRDefault="000E7AF8" w:rsidP="000B19FD">
            <w:pPr>
              <w:tabs>
                <w:tab w:val="left" w:pos="284"/>
              </w:tabs>
              <w:spacing w:line="280" w:lineRule="atLeast"/>
              <w:rPr>
                <w:bCs/>
                <w:color w:val="000000"/>
                <w:u w:val="single"/>
                <w:lang w:eastAsia="lt-LT"/>
              </w:rPr>
            </w:pPr>
            <w:r w:rsidRPr="007A6C89">
              <w:rPr>
                <w:b/>
                <w:bCs/>
                <w:color w:val="000000"/>
                <w:lang w:eastAsia="lt-LT"/>
              </w:rPr>
              <w:t xml:space="preserve">Pareiškėjo teikiamos skyrimo sąlygos </w:t>
            </w:r>
          </w:p>
        </w:tc>
        <w:tc>
          <w:tcPr>
            <w:tcW w:w="5096" w:type="dxa"/>
            <w:tcBorders>
              <w:top w:val="single" w:sz="4" w:space="0" w:color="auto"/>
              <w:left w:val="single" w:sz="4" w:space="0" w:color="auto"/>
              <w:bottom w:val="single" w:sz="4" w:space="0" w:color="auto"/>
              <w:right w:val="single" w:sz="4" w:space="0" w:color="auto"/>
            </w:tcBorders>
          </w:tcPr>
          <w:p w14:paraId="7341B6B2" w14:textId="77777777" w:rsidR="000E7AF8" w:rsidRPr="007A6C89" w:rsidRDefault="000E7AF8" w:rsidP="000B19FD">
            <w:pPr>
              <w:pStyle w:val="Sraopastraipa"/>
              <w:spacing w:after="120"/>
              <w:ind w:left="0"/>
              <w:contextualSpacing w:val="0"/>
              <w:jc w:val="both"/>
            </w:pPr>
            <w:r w:rsidRPr="007A6C89">
              <w:t>Pagal registruotą indikaciją.</w:t>
            </w:r>
          </w:p>
        </w:tc>
      </w:tr>
      <w:tr w:rsidR="000E7AF8" w:rsidRPr="007A6C89" w14:paraId="53DAD943" w14:textId="77777777" w:rsidTr="000B19FD">
        <w:trPr>
          <w:trHeight w:val="479"/>
        </w:trPr>
        <w:tc>
          <w:tcPr>
            <w:tcW w:w="705" w:type="dxa"/>
            <w:tcBorders>
              <w:top w:val="single" w:sz="4" w:space="0" w:color="auto"/>
              <w:left w:val="single" w:sz="4" w:space="0" w:color="auto"/>
              <w:bottom w:val="single" w:sz="4" w:space="0" w:color="auto"/>
              <w:right w:val="single" w:sz="4" w:space="0" w:color="auto"/>
            </w:tcBorders>
          </w:tcPr>
          <w:p w14:paraId="23D6E948" w14:textId="77777777" w:rsidR="000E7AF8" w:rsidRPr="007A6C89" w:rsidRDefault="000E7AF8" w:rsidP="000B19FD">
            <w:pPr>
              <w:tabs>
                <w:tab w:val="left" w:pos="284"/>
              </w:tabs>
              <w:spacing w:line="280" w:lineRule="atLeast"/>
              <w:rPr>
                <w:rFonts w:eastAsia="Arial"/>
                <w:b/>
              </w:rPr>
            </w:pPr>
            <w:r w:rsidRPr="007A6C89">
              <w:rPr>
                <w:rFonts w:eastAsia="Arial"/>
                <w:b/>
              </w:rPr>
              <w:t>1.7</w:t>
            </w:r>
          </w:p>
        </w:tc>
        <w:tc>
          <w:tcPr>
            <w:tcW w:w="4117" w:type="dxa"/>
            <w:tcBorders>
              <w:top w:val="single" w:sz="4" w:space="0" w:color="auto"/>
              <w:left w:val="single" w:sz="4" w:space="0" w:color="auto"/>
              <w:bottom w:val="single" w:sz="4" w:space="0" w:color="auto"/>
              <w:right w:val="single" w:sz="4" w:space="0" w:color="auto"/>
            </w:tcBorders>
          </w:tcPr>
          <w:p w14:paraId="06C04062" w14:textId="77777777" w:rsidR="000E7AF8" w:rsidRPr="007A6C89" w:rsidRDefault="000E7AF8" w:rsidP="000B19FD">
            <w:pPr>
              <w:tabs>
                <w:tab w:val="left" w:pos="284"/>
              </w:tabs>
              <w:spacing w:line="280" w:lineRule="atLeast"/>
              <w:rPr>
                <w:b/>
                <w:bCs/>
                <w:color w:val="000000"/>
                <w:lang w:eastAsia="lt-LT"/>
              </w:rPr>
            </w:pPr>
            <w:r w:rsidRPr="007A6C89">
              <w:rPr>
                <w:b/>
              </w:rPr>
              <w:t>STV paraiškos pobūdis</w:t>
            </w:r>
          </w:p>
        </w:tc>
        <w:tc>
          <w:tcPr>
            <w:tcW w:w="5096" w:type="dxa"/>
            <w:tcBorders>
              <w:top w:val="single" w:sz="4" w:space="0" w:color="auto"/>
              <w:left w:val="single" w:sz="4" w:space="0" w:color="auto"/>
              <w:bottom w:val="single" w:sz="4" w:space="0" w:color="auto"/>
              <w:right w:val="single" w:sz="4" w:space="0" w:color="auto"/>
            </w:tcBorders>
          </w:tcPr>
          <w:p w14:paraId="18729F2F" w14:textId="77777777" w:rsidR="000E7AF8" w:rsidRPr="007A6C89" w:rsidRDefault="00000000" w:rsidP="000B19FD">
            <w:sdt>
              <w:sdtPr>
                <w:rPr>
                  <w:rStyle w:val="Style2"/>
                </w:rPr>
                <w:id w:val="-468433535"/>
                <w15:color w:val="FFCC00"/>
                <w14:checkbox>
                  <w14:checked w14:val="0"/>
                  <w14:checkedState w14:val="2612" w14:font="MS Gothic"/>
                  <w14:uncheckedState w14:val="2610" w14:font="MS Gothic"/>
                </w14:checkbox>
              </w:sdtPr>
              <w:sdtContent>
                <w:r w:rsidR="000E7AF8" w:rsidRPr="007A6C89">
                  <w:rPr>
                    <w:rStyle w:val="Style2"/>
                    <w:rFonts w:ascii="Segoe UI Symbol" w:eastAsia="MS Gothic" w:hAnsi="Segoe UI Symbol" w:cs="Segoe UI Symbol"/>
                  </w:rPr>
                  <w:t>☐</w:t>
                </w:r>
              </w:sdtContent>
            </w:sdt>
            <w:r w:rsidR="000E7AF8" w:rsidRPr="007A6C89">
              <w:t xml:space="preserve"> Pilna paraiška</w:t>
            </w:r>
          </w:p>
          <w:p w14:paraId="00518EAB" w14:textId="77777777" w:rsidR="000E7AF8" w:rsidRPr="007A6C89" w:rsidRDefault="00000000" w:rsidP="000B19FD">
            <w:pPr>
              <w:rPr>
                <w:rStyle w:val="Style2"/>
              </w:rPr>
            </w:pPr>
            <w:sdt>
              <w:sdtPr>
                <w:rPr>
                  <w:rStyle w:val="Style2"/>
                </w:rPr>
                <w:id w:val="-1489014904"/>
                <w15:color w:val="FFCC00"/>
                <w14:checkbox>
                  <w14:checked w14:val="1"/>
                  <w14:checkedState w14:val="2612" w14:font="MS Gothic"/>
                  <w14:uncheckedState w14:val="2610" w14:font="MS Gothic"/>
                </w14:checkbox>
              </w:sdtPr>
              <w:sdtContent>
                <w:r w:rsidR="000E7AF8" w:rsidRPr="007A6C89">
                  <w:rPr>
                    <w:rStyle w:val="Style2"/>
                    <w:rFonts w:ascii="Segoe UI Symbol" w:eastAsia="MS Gothic" w:hAnsi="Segoe UI Symbol" w:cs="Segoe UI Symbol"/>
                  </w:rPr>
                  <w:t>☒</w:t>
                </w:r>
              </w:sdtContent>
            </w:sdt>
            <w:r w:rsidR="000E7AF8" w:rsidRPr="007A6C89">
              <w:t xml:space="preserve"> Supaprastinta paraiška</w:t>
            </w:r>
          </w:p>
        </w:tc>
      </w:tr>
      <w:tr w:rsidR="000E7AF8" w:rsidRPr="007A6C89" w14:paraId="33B7C0FA" w14:textId="77777777" w:rsidTr="000B19FD">
        <w:trPr>
          <w:trHeight w:val="479"/>
        </w:trPr>
        <w:tc>
          <w:tcPr>
            <w:tcW w:w="705" w:type="dxa"/>
            <w:tcBorders>
              <w:top w:val="single" w:sz="4" w:space="0" w:color="auto"/>
              <w:left w:val="single" w:sz="4" w:space="0" w:color="auto"/>
              <w:bottom w:val="single" w:sz="4" w:space="0" w:color="auto"/>
              <w:right w:val="single" w:sz="4" w:space="0" w:color="auto"/>
            </w:tcBorders>
          </w:tcPr>
          <w:p w14:paraId="0DCDC074" w14:textId="77777777" w:rsidR="000E7AF8" w:rsidRPr="007A6C89" w:rsidRDefault="000E7AF8" w:rsidP="000B19FD">
            <w:pPr>
              <w:tabs>
                <w:tab w:val="left" w:pos="284"/>
              </w:tabs>
              <w:spacing w:line="280" w:lineRule="atLeast"/>
              <w:rPr>
                <w:rFonts w:eastAsia="Arial"/>
                <w:b/>
              </w:rPr>
            </w:pPr>
            <w:r w:rsidRPr="007A6C89">
              <w:rPr>
                <w:rFonts w:eastAsia="Arial"/>
                <w:b/>
              </w:rPr>
              <w:t>1.8</w:t>
            </w:r>
          </w:p>
        </w:tc>
        <w:tc>
          <w:tcPr>
            <w:tcW w:w="4117" w:type="dxa"/>
            <w:tcBorders>
              <w:top w:val="single" w:sz="4" w:space="0" w:color="auto"/>
              <w:left w:val="single" w:sz="4" w:space="0" w:color="auto"/>
              <w:bottom w:val="single" w:sz="4" w:space="0" w:color="auto"/>
              <w:right w:val="single" w:sz="4" w:space="0" w:color="auto"/>
            </w:tcBorders>
          </w:tcPr>
          <w:p w14:paraId="295CCD3A" w14:textId="77777777" w:rsidR="000E7AF8" w:rsidRPr="007A6C89" w:rsidRDefault="000E7AF8" w:rsidP="000B19FD">
            <w:pPr>
              <w:tabs>
                <w:tab w:val="left" w:pos="284"/>
              </w:tabs>
              <w:spacing w:line="280" w:lineRule="atLeast"/>
              <w:rPr>
                <w:b/>
                <w:bCs/>
                <w:color w:val="000000"/>
                <w:lang w:eastAsia="lt-LT"/>
              </w:rPr>
            </w:pPr>
            <w:r w:rsidRPr="007A6C89">
              <w:rPr>
                <w:b/>
                <w:bCs/>
                <w:color w:val="000000"/>
                <w:lang w:eastAsia="lt-LT"/>
              </w:rPr>
              <w:t xml:space="preserve">Klinikinių tyrimų tipas </w:t>
            </w:r>
          </w:p>
        </w:tc>
        <w:tc>
          <w:tcPr>
            <w:tcW w:w="5096" w:type="dxa"/>
            <w:tcBorders>
              <w:top w:val="single" w:sz="4" w:space="0" w:color="auto"/>
              <w:left w:val="single" w:sz="4" w:space="0" w:color="auto"/>
              <w:bottom w:val="single" w:sz="4" w:space="0" w:color="auto"/>
              <w:right w:val="single" w:sz="4" w:space="0" w:color="auto"/>
            </w:tcBorders>
          </w:tcPr>
          <w:p w14:paraId="6839EE8D" w14:textId="77777777" w:rsidR="000E7AF8" w:rsidRPr="007A6C89" w:rsidRDefault="00000000" w:rsidP="000B19FD">
            <w:sdt>
              <w:sdtPr>
                <w:rPr>
                  <w:rStyle w:val="Style2"/>
                </w:rPr>
                <w:id w:val="1348903796"/>
                <w15:color w:val="FFCC00"/>
                <w14:checkbox>
                  <w14:checked w14:val="0"/>
                  <w14:checkedState w14:val="2612" w14:font="MS Gothic"/>
                  <w14:uncheckedState w14:val="2610" w14:font="MS Gothic"/>
                </w14:checkbox>
              </w:sdtPr>
              <w:sdtContent>
                <w:r w:rsidR="000E7AF8" w:rsidRPr="007A6C89">
                  <w:rPr>
                    <w:rStyle w:val="Style2"/>
                    <w:rFonts w:ascii="Segoe UI Symbol" w:eastAsia="MS Gothic" w:hAnsi="Segoe UI Symbol" w:cs="Segoe UI Symbol"/>
                  </w:rPr>
                  <w:t>☐</w:t>
                </w:r>
              </w:sdtContent>
            </w:sdt>
            <w:r w:rsidR="000E7AF8" w:rsidRPr="007A6C89">
              <w:t xml:space="preserve"> Tiesioginis palyginimas</w:t>
            </w:r>
          </w:p>
          <w:p w14:paraId="1181982D" w14:textId="77777777" w:rsidR="000E7AF8" w:rsidRPr="007A6C89" w:rsidRDefault="00000000" w:rsidP="000B19FD">
            <w:sdt>
              <w:sdtPr>
                <w:id w:val="-210416744"/>
                <w15:color w:val="FFCC00"/>
                <w14:checkbox>
                  <w14:checked w14:val="1"/>
                  <w14:checkedState w14:val="2612" w14:font="MS Gothic"/>
                  <w14:uncheckedState w14:val="2610" w14:font="MS Gothic"/>
                </w14:checkbox>
              </w:sdtPr>
              <w:sdtContent>
                <w:r w:rsidR="000E7AF8" w:rsidRPr="007A6C89">
                  <w:rPr>
                    <w:rFonts w:ascii="Segoe UI Symbol" w:eastAsia="MS Gothic" w:hAnsi="Segoe UI Symbol" w:cs="Segoe UI Symbol"/>
                  </w:rPr>
                  <w:t>☒</w:t>
                </w:r>
              </w:sdtContent>
            </w:sdt>
            <w:r w:rsidR="000E7AF8" w:rsidRPr="007A6C89">
              <w:t xml:space="preserve"> Netiesioginis palyginimas</w:t>
            </w:r>
          </w:p>
        </w:tc>
      </w:tr>
      <w:tr w:rsidR="000E7AF8" w:rsidRPr="007A6C89" w14:paraId="4FAF6778" w14:textId="77777777" w:rsidTr="000B19FD">
        <w:trPr>
          <w:trHeight w:val="479"/>
        </w:trPr>
        <w:tc>
          <w:tcPr>
            <w:tcW w:w="705" w:type="dxa"/>
            <w:tcBorders>
              <w:top w:val="single" w:sz="4" w:space="0" w:color="auto"/>
              <w:left w:val="single" w:sz="4" w:space="0" w:color="auto"/>
              <w:bottom w:val="single" w:sz="4" w:space="0" w:color="auto"/>
              <w:right w:val="single" w:sz="4" w:space="0" w:color="auto"/>
            </w:tcBorders>
          </w:tcPr>
          <w:p w14:paraId="2B730D5D" w14:textId="77777777" w:rsidR="000E7AF8" w:rsidRPr="007A6C89" w:rsidRDefault="000E7AF8" w:rsidP="000B19FD">
            <w:pPr>
              <w:tabs>
                <w:tab w:val="left" w:pos="284"/>
              </w:tabs>
              <w:spacing w:line="280" w:lineRule="atLeast"/>
              <w:rPr>
                <w:rFonts w:eastAsia="Arial"/>
                <w:b/>
              </w:rPr>
            </w:pPr>
            <w:r w:rsidRPr="007A6C89">
              <w:rPr>
                <w:rFonts w:eastAsia="Arial"/>
                <w:b/>
              </w:rPr>
              <w:t>1.9</w:t>
            </w:r>
          </w:p>
        </w:tc>
        <w:tc>
          <w:tcPr>
            <w:tcW w:w="4117" w:type="dxa"/>
            <w:tcBorders>
              <w:top w:val="single" w:sz="4" w:space="0" w:color="auto"/>
              <w:left w:val="single" w:sz="4" w:space="0" w:color="auto"/>
              <w:bottom w:val="single" w:sz="4" w:space="0" w:color="auto"/>
              <w:right w:val="single" w:sz="4" w:space="0" w:color="auto"/>
            </w:tcBorders>
          </w:tcPr>
          <w:p w14:paraId="77D47AC1" w14:textId="77777777" w:rsidR="000E7AF8" w:rsidRPr="007A6C89" w:rsidRDefault="000E7AF8" w:rsidP="000B19FD">
            <w:pPr>
              <w:tabs>
                <w:tab w:val="left" w:pos="284"/>
              </w:tabs>
              <w:spacing w:line="280" w:lineRule="atLeast"/>
              <w:rPr>
                <w:b/>
                <w:bCs/>
                <w:color w:val="000000"/>
                <w:lang w:eastAsia="lt-LT"/>
              </w:rPr>
            </w:pPr>
            <w:r w:rsidRPr="007A6C89">
              <w:rPr>
                <w:b/>
                <w:bCs/>
                <w:color w:val="000000"/>
                <w:lang w:eastAsia="lt-LT"/>
              </w:rPr>
              <w:t>Ekonominės analizės rūšis</w:t>
            </w:r>
          </w:p>
        </w:tc>
        <w:tc>
          <w:tcPr>
            <w:tcW w:w="5096" w:type="dxa"/>
            <w:tcBorders>
              <w:top w:val="single" w:sz="4" w:space="0" w:color="auto"/>
              <w:left w:val="single" w:sz="4" w:space="0" w:color="auto"/>
              <w:bottom w:val="single" w:sz="4" w:space="0" w:color="auto"/>
              <w:right w:val="single" w:sz="4" w:space="0" w:color="auto"/>
            </w:tcBorders>
          </w:tcPr>
          <w:p w14:paraId="2D763361" w14:textId="77777777" w:rsidR="000E7AF8" w:rsidRPr="007A6C89" w:rsidRDefault="00000000" w:rsidP="000B19FD">
            <w:sdt>
              <w:sdtPr>
                <w:rPr>
                  <w:rStyle w:val="Style2"/>
                </w:rPr>
                <w:id w:val="-836689216"/>
                <w15:color w:val="FFCC00"/>
                <w14:checkbox>
                  <w14:checked w14:val="0"/>
                  <w14:checkedState w14:val="2612" w14:font="MS Gothic"/>
                  <w14:uncheckedState w14:val="2610" w14:font="MS Gothic"/>
                </w14:checkbox>
              </w:sdtPr>
              <w:sdtContent>
                <w:r w:rsidR="000E7AF8" w:rsidRPr="007A6C89">
                  <w:rPr>
                    <w:rStyle w:val="Style2"/>
                    <w:rFonts w:ascii="Segoe UI Symbol" w:eastAsia="MS Gothic" w:hAnsi="Segoe UI Symbol" w:cs="Segoe UI Symbol"/>
                  </w:rPr>
                  <w:t>☐</w:t>
                </w:r>
              </w:sdtContent>
            </w:sdt>
            <w:r w:rsidR="000E7AF8" w:rsidRPr="007A6C89">
              <w:t xml:space="preserve"> Kaštų naudingumo analizė</w:t>
            </w:r>
          </w:p>
          <w:p w14:paraId="2A9DCE0E" w14:textId="77777777" w:rsidR="000E7AF8" w:rsidRPr="007A6C89" w:rsidRDefault="00000000" w:rsidP="000B19FD">
            <w:sdt>
              <w:sdtPr>
                <w:rPr>
                  <w:rStyle w:val="Style2"/>
                </w:rPr>
                <w:id w:val="2013950720"/>
                <w15:color w:val="FFCC00"/>
                <w14:checkbox>
                  <w14:checked w14:val="1"/>
                  <w14:checkedState w14:val="2612" w14:font="MS Gothic"/>
                  <w14:uncheckedState w14:val="2610" w14:font="MS Gothic"/>
                </w14:checkbox>
              </w:sdtPr>
              <w:sdtContent>
                <w:r w:rsidR="000E7AF8" w:rsidRPr="007A6C89">
                  <w:rPr>
                    <w:rStyle w:val="Style2"/>
                    <w:rFonts w:ascii="Segoe UI Symbol" w:eastAsia="MS Gothic" w:hAnsi="Segoe UI Symbol" w:cs="Segoe UI Symbol"/>
                  </w:rPr>
                  <w:t>☒</w:t>
                </w:r>
              </w:sdtContent>
            </w:sdt>
            <w:r w:rsidR="000E7AF8" w:rsidRPr="007A6C89">
              <w:t xml:space="preserve"> Kaštų mažinimo analizė</w:t>
            </w:r>
          </w:p>
          <w:p w14:paraId="02F6C34F" w14:textId="77777777" w:rsidR="000E7AF8" w:rsidRPr="007A6C89" w:rsidRDefault="00000000" w:rsidP="000B19FD">
            <w:sdt>
              <w:sdtPr>
                <w:rPr>
                  <w:rStyle w:val="Style2"/>
                </w:rPr>
                <w:id w:val="362025833"/>
                <w15:color w:val="FFCC00"/>
                <w14:checkbox>
                  <w14:checked w14:val="0"/>
                  <w14:checkedState w14:val="2612" w14:font="MS Gothic"/>
                  <w14:uncheckedState w14:val="2610" w14:font="MS Gothic"/>
                </w14:checkbox>
              </w:sdtPr>
              <w:sdtContent>
                <w:r w:rsidR="000E7AF8" w:rsidRPr="007A6C89">
                  <w:rPr>
                    <w:rStyle w:val="Style2"/>
                    <w:rFonts w:ascii="Segoe UI Symbol" w:eastAsia="MS Gothic" w:hAnsi="Segoe UI Symbol" w:cs="Segoe UI Symbol"/>
                  </w:rPr>
                  <w:t>☐</w:t>
                </w:r>
              </w:sdtContent>
            </w:sdt>
            <w:r w:rsidR="000E7AF8" w:rsidRPr="007A6C89">
              <w:t xml:space="preserve"> Kita: </w:t>
            </w:r>
            <w:sdt>
              <w:sdtPr>
                <w:alias w:val="Įrašykite"/>
                <w:tag w:val="Įrašykite"/>
                <w:id w:val="-16472040"/>
                <w:placeholder>
                  <w:docPart w:val="1FC6D11748DB470AB697239E7560B90D"/>
                </w:placeholder>
                <w15:color w:val="FFCC99"/>
              </w:sdtPr>
              <w:sdtContent>
                <w:r w:rsidR="000E7AF8" w:rsidRPr="007A6C89">
                  <w:t>_________________</w:t>
                </w:r>
              </w:sdtContent>
            </w:sdt>
            <w:r w:rsidR="000E7AF8" w:rsidRPr="007A6C89">
              <w:t xml:space="preserve"> </w:t>
            </w:r>
          </w:p>
        </w:tc>
      </w:tr>
    </w:tbl>
    <w:p w14:paraId="108176F7" w14:textId="640C6F75" w:rsidR="00F70C9E" w:rsidRPr="00E33EFF" w:rsidRDefault="00F70C9E" w:rsidP="00E03C3F">
      <w:pPr>
        <w:pStyle w:val="Sraopastraipa"/>
        <w:tabs>
          <w:tab w:val="left" w:pos="426"/>
        </w:tabs>
        <w:ind w:left="0"/>
        <w:rPr>
          <w:b/>
          <w:bCs/>
          <w:caps/>
        </w:rPr>
      </w:pPr>
    </w:p>
    <w:p w14:paraId="5055E8A8" w14:textId="5877D973" w:rsidR="002E6F80" w:rsidRPr="000E7AF8" w:rsidRDefault="000E7AF8" w:rsidP="000E7AF8">
      <w:pPr>
        <w:pStyle w:val="Sraopastraipa"/>
        <w:numPr>
          <w:ilvl w:val="0"/>
          <w:numId w:val="13"/>
        </w:numPr>
        <w:tabs>
          <w:tab w:val="left" w:pos="567"/>
        </w:tabs>
        <w:rPr>
          <w:b/>
          <w:bCs/>
          <w:caps/>
        </w:rPr>
      </w:pPr>
      <w:r>
        <w:rPr>
          <w:b/>
          <w:bCs/>
          <w:caps/>
        </w:rPr>
        <w:t xml:space="preserve"> </w:t>
      </w:r>
      <w:r w:rsidR="00CC7832" w:rsidRPr="000E7AF8">
        <w:rPr>
          <w:b/>
          <w:bCs/>
          <w:caps/>
        </w:rPr>
        <w:t>Klinikinio vertinimo a</w:t>
      </w:r>
      <w:r w:rsidR="00D4485B" w:rsidRPr="000E7AF8">
        <w:rPr>
          <w:b/>
          <w:bCs/>
          <w:caps/>
        </w:rPr>
        <w:t>pibendrinimas</w:t>
      </w:r>
    </w:p>
    <w:p w14:paraId="25F89291" w14:textId="5C45C8FC" w:rsidR="00D4485B" w:rsidRDefault="00D4485B" w:rsidP="00A93AA6">
      <w:pPr>
        <w:pStyle w:val="Sraopastraipa"/>
        <w:tabs>
          <w:tab w:val="left" w:pos="426"/>
        </w:tabs>
        <w:ind w:left="0"/>
        <w:rPr>
          <w:b/>
          <w:bCs/>
          <w:caps/>
        </w:rPr>
      </w:pPr>
    </w:p>
    <w:p w14:paraId="7A51DE20" w14:textId="77777777" w:rsidR="000E7AF8" w:rsidRPr="00670FF9" w:rsidRDefault="000E7AF8" w:rsidP="000E7AF8">
      <w:pPr>
        <w:ind w:firstLine="720"/>
        <w:jc w:val="both"/>
        <w:rPr>
          <w:color w:val="000000"/>
          <w:lang w:val="en-US"/>
        </w:rPr>
      </w:pPr>
      <w:r w:rsidRPr="00670FF9">
        <w:rPr>
          <w:color w:val="000000"/>
        </w:rPr>
        <w:t xml:space="preserve">Paraiškoje aptariama siūlomo kompensuoti vaistinio preparato azicitidinas indikacija ūminei mieloidinei leukemijai (toliau – ŪML), TLK </w:t>
      </w:r>
      <w:r w:rsidRPr="00670FF9">
        <w:rPr>
          <w:color w:val="000000"/>
          <w:lang w:val="en-US"/>
        </w:rPr>
        <w:t>10-</w:t>
      </w:r>
      <w:r w:rsidRPr="00670FF9">
        <w:rPr>
          <w:color w:val="000000"/>
        </w:rPr>
        <w:t>AM kodas C92.0</w:t>
      </w:r>
      <w:r w:rsidRPr="00670FF9">
        <w:rPr>
          <w:color w:val="000000"/>
          <w:lang w:val="en-US"/>
        </w:rPr>
        <w:t xml:space="preserve">. </w:t>
      </w:r>
    </w:p>
    <w:p w14:paraId="31C35EDF" w14:textId="77777777" w:rsidR="000E7AF8" w:rsidRPr="00670FF9" w:rsidRDefault="000E7AF8" w:rsidP="000E7AF8">
      <w:pPr>
        <w:pStyle w:val="0TEXT"/>
        <w:spacing w:before="0" w:after="0"/>
        <w:ind w:firstLine="720"/>
        <w:rPr>
          <w:lang w:val="lt-LT"/>
        </w:rPr>
      </w:pPr>
      <w:r w:rsidRPr="00670FF9">
        <w:rPr>
          <w:lang w:val="lt-LT"/>
        </w:rPr>
        <w:t xml:space="preserve">ŪML yra agresyvus, greitai sąlygojantis mirtį, heterogeniškas hematologinis piktybinis navikas, kuriam būdingas kaulų čiulpų, periferinio kraujo ir kartais ekstramedulinių audinių kloninis išsiplėtimas kaulų čiulpuose, kuris sutrikdo normalią kraujo ląstelių ir trombocitų gamybą. </w:t>
      </w:r>
    </w:p>
    <w:p w14:paraId="2F1B648F" w14:textId="77777777" w:rsidR="000E7AF8" w:rsidRPr="00670FF9" w:rsidRDefault="000E7AF8" w:rsidP="000E7AF8">
      <w:pPr>
        <w:pStyle w:val="0TEXT"/>
        <w:spacing w:before="0" w:after="0"/>
        <w:ind w:firstLine="720"/>
        <w:rPr>
          <w:lang w:val="lt-LT"/>
        </w:rPr>
      </w:pPr>
      <w:r w:rsidRPr="00670FF9">
        <w:rPr>
          <w:lang w:val="lt-LT"/>
        </w:rPr>
        <w:t xml:space="preserve">ŪML yra reta liga, tačiau tai yra viena iš labiausiai paplitusių suaugusiųjų leukemijos rūšių. ŪML dažnis didėja su amžiumi, diagnozės metu pacientų amžiaus mediana yra 68 metai, o diagnozės metu maždaug trečdalis pacientų yra ≥75 metų amžiaus. Remiantis hematologijos stebėsenos sistema Lietuvoje kasmet nustatoma apie </w:t>
      </w:r>
      <w:r w:rsidRPr="00670FF9">
        <w:t>110</w:t>
      </w:r>
      <w:r w:rsidRPr="00670FF9">
        <w:rPr>
          <w:lang w:val="lt-LT"/>
        </w:rPr>
        <w:t xml:space="preserve"> naujų ŪML atvejų, todėl atsižvelgiant į siūlomą indikaciją azacitidinu kasmet galėtų būti gydoma nuo 50 iki 90 proc. pacientų, kuriems netinka chemoterapija, t.y. atitinka decitabino skyrimo dažnį, kuri šis vaistas galėtų visiškai arba dalinai pakeisti.</w:t>
      </w:r>
    </w:p>
    <w:p w14:paraId="48ED89BB" w14:textId="77777777" w:rsidR="000E7AF8" w:rsidRPr="00670FF9" w:rsidRDefault="000E7AF8" w:rsidP="000E7AF8">
      <w:pPr>
        <w:pStyle w:val="0TEXT"/>
        <w:spacing w:before="0" w:after="0"/>
        <w:ind w:firstLine="720"/>
        <w:rPr>
          <w:lang w:val="lt-LT"/>
        </w:rPr>
      </w:pPr>
      <w:r w:rsidRPr="00670FF9">
        <w:rPr>
          <w:lang w:val="lt-LT"/>
        </w:rPr>
        <w:t>Diagnozuojant ŪML, būtina įvertinti paciento anamnezę, citologinius pakitimus periferiniame kraujyje ir kaulų čiulpuose, atlikti imunofenotipavimą, citocheminius tyrimus, taip pat ištirti citogenetinius žymenis. 2016 m. Pasaulio sveikatos organizacij</w:t>
      </w:r>
      <w:r>
        <w:rPr>
          <w:lang w:val="lt-LT"/>
        </w:rPr>
        <w:t>a</w:t>
      </w:r>
      <w:r w:rsidRPr="00670FF9">
        <w:rPr>
          <w:lang w:val="lt-LT"/>
        </w:rPr>
        <w:t xml:space="preserve"> (PSO)</w:t>
      </w:r>
      <w:r>
        <w:rPr>
          <w:lang w:val="lt-LT"/>
        </w:rPr>
        <w:t xml:space="preserve"> pateikė atnaujintus diagnostikos kriterijus. </w:t>
      </w:r>
      <w:r w:rsidRPr="00670FF9">
        <w:rPr>
          <w:lang w:val="lt-LT"/>
        </w:rPr>
        <w:t>PSO ŪML diagnostiniai kriterijai grindžiami bet kuriuo iš šių:</w:t>
      </w:r>
    </w:p>
    <w:p w14:paraId="5BC9A539" w14:textId="77777777" w:rsidR="000E7AF8" w:rsidRPr="00670FF9" w:rsidRDefault="000E7AF8" w:rsidP="000E7AF8">
      <w:pPr>
        <w:pStyle w:val="0TEXT"/>
        <w:numPr>
          <w:ilvl w:val="0"/>
          <w:numId w:val="14"/>
        </w:numPr>
        <w:spacing w:before="0" w:after="0"/>
        <w:rPr>
          <w:lang w:val="lt-LT"/>
        </w:rPr>
      </w:pPr>
      <w:r w:rsidRPr="00670FF9">
        <w:rPr>
          <w:lang w:val="lt-LT"/>
        </w:rPr>
        <w:t>≥ 20</w:t>
      </w:r>
      <w:r>
        <w:rPr>
          <w:lang w:val="lt-LT"/>
        </w:rPr>
        <w:t xml:space="preserve"> proc.</w:t>
      </w:r>
      <w:r w:rsidRPr="00670FF9">
        <w:rPr>
          <w:lang w:val="lt-LT"/>
        </w:rPr>
        <w:t xml:space="preserve"> blastų kraujyje arba čiulpuose (remiantis 200 ląstelių su branduoliu iš kraujo ir 500 ląstelių su branduoliu iš kaulų čiulpų)</w:t>
      </w:r>
      <w:r>
        <w:rPr>
          <w:lang w:val="lt-LT"/>
        </w:rPr>
        <w:t>;</w:t>
      </w:r>
    </w:p>
    <w:p w14:paraId="61D450D3" w14:textId="77777777" w:rsidR="000E7AF8" w:rsidRPr="00670FF9" w:rsidRDefault="000E7AF8" w:rsidP="000E7AF8">
      <w:pPr>
        <w:pStyle w:val="0TEXT"/>
        <w:numPr>
          <w:ilvl w:val="0"/>
          <w:numId w:val="14"/>
        </w:numPr>
        <w:spacing w:before="0" w:after="0"/>
        <w:rPr>
          <w:lang w:val="lt-LT"/>
        </w:rPr>
      </w:pPr>
      <w:r w:rsidRPr="00670FF9">
        <w:rPr>
          <w:lang w:val="lt-LT"/>
        </w:rPr>
        <w:t>kloninės, pasikartojančios citogenetinės anomalijos t (8; 21) (q22; q22), inv (16) (p13q22) arba t (16; 16) (p13; q22) ir t (15; 17) (q22; q12) (neatsižvelgiant į blastų procentą)</w:t>
      </w:r>
      <w:r>
        <w:rPr>
          <w:lang w:val="lt-LT"/>
        </w:rPr>
        <w:t>;</w:t>
      </w:r>
    </w:p>
    <w:p w14:paraId="292D95AE" w14:textId="77777777" w:rsidR="000E7AF8" w:rsidRPr="00670FF9" w:rsidRDefault="000E7AF8" w:rsidP="000E7AF8">
      <w:pPr>
        <w:pStyle w:val="0TEXT"/>
        <w:numPr>
          <w:ilvl w:val="0"/>
          <w:numId w:val="14"/>
        </w:numPr>
        <w:spacing w:before="0" w:after="0"/>
        <w:rPr>
          <w:lang w:val="lt-LT"/>
        </w:rPr>
      </w:pPr>
      <w:r w:rsidRPr="00670FF9">
        <w:rPr>
          <w:lang w:val="lt-LT"/>
        </w:rPr>
        <w:t>mieloidinė sarkoma (neatsižvelgiant į blastų procentą).</w:t>
      </w:r>
    </w:p>
    <w:p w14:paraId="54D404AF" w14:textId="77777777" w:rsidR="000E7AF8" w:rsidRPr="00670FF9" w:rsidRDefault="000E7AF8" w:rsidP="000E7AF8">
      <w:pPr>
        <w:pStyle w:val="0TEXT"/>
        <w:spacing w:before="0" w:after="0"/>
        <w:ind w:firstLine="720"/>
        <w:rPr>
          <w:lang w:val="lt-LT"/>
        </w:rPr>
      </w:pPr>
      <w:r w:rsidRPr="00670FF9">
        <w:rPr>
          <w:lang w:val="lt-LT"/>
        </w:rPr>
        <w:t>PSO klasifikavimo sistemoje yra ŪML klinikiniai pogrupiai.</w:t>
      </w:r>
    </w:p>
    <w:p w14:paraId="64C48A8F" w14:textId="77777777" w:rsidR="000E7AF8" w:rsidRPr="00670FF9" w:rsidRDefault="000E7AF8" w:rsidP="000E7AF8">
      <w:pPr>
        <w:pStyle w:val="0TEXT"/>
        <w:spacing w:before="0" w:after="0"/>
        <w:ind w:firstLine="720"/>
        <w:rPr>
          <w:lang w:val="lt-LT"/>
        </w:rPr>
      </w:pPr>
      <w:r w:rsidRPr="00670FF9">
        <w:rPr>
          <w:lang w:val="lt-LT"/>
        </w:rPr>
        <w:t>Gyvenimo kokybė pacientams, sergantiems ŪML, taip pat yra reikšmingai pablogėjusi dėl ŪML simptomų, ypač didelio nuovargio, anemijos ir infekcijų, dėl kurių reikalingas gydymas ligoninėje, ir dėl gydymo naštos. Kadangi ŪML gali pakenkti normaliai kraujodarai, gali pasireikšti sunki citopenija, dėl kurios gali pasireikšti kraujavimas, yra didelis transfuzijų poreikis. Pakartotinų kraujo perpylimų poreikis prisideda prie prastos, su sveikata susijusios, gyvenimo kokybės ir lemia didelę klinikinę naštą ir sveikatos priežiūros išteklių naudojimą.</w:t>
      </w:r>
    </w:p>
    <w:p w14:paraId="630479BF" w14:textId="77777777" w:rsidR="000E7AF8" w:rsidRPr="006D4A72" w:rsidRDefault="000E7AF8" w:rsidP="000E7AF8">
      <w:pPr>
        <w:pStyle w:val="0TEXT"/>
        <w:spacing w:before="0" w:after="0"/>
        <w:ind w:firstLine="720"/>
        <w:rPr>
          <w:lang w:val="lt-LT"/>
        </w:rPr>
      </w:pPr>
      <w:r w:rsidRPr="00670FF9">
        <w:rPr>
          <w:lang w:val="lt-LT"/>
        </w:rPr>
        <w:t>ŪML yra greitai progresuojanti liga, kurią būtina nedelsiant gydyti. Daliai pacientų yra tinkamas gydymas intensyvia chemoterapija, ir jis yra taikomas. Tačiau įvertinus tai, kad didelė dalis ŪML sergančių yra vyresnio amžiaus, prastos būklės pacientai, jiems gydymas intensyvia chemoterapija negalimas.</w:t>
      </w:r>
      <w:r>
        <w:rPr>
          <w:lang w:val="lt-LT"/>
        </w:rPr>
        <w:t xml:space="preserve"> </w:t>
      </w:r>
      <w:r w:rsidRPr="00670FF9">
        <w:rPr>
          <w:lang w:val="lt-LT"/>
        </w:rPr>
        <w:t>Pacientai, kuriems netaikoma intensyvi chemoterapija, dažnai vyresnio amžiaus žmonės, sergantys gretutinėmis ligomis. Šie pacientai išgyvena prastai, jų vienerių metų išgyvenamumas yra 15–20</w:t>
      </w:r>
      <w:r>
        <w:rPr>
          <w:lang w:val="lt-LT"/>
        </w:rPr>
        <w:t>proc.</w:t>
      </w:r>
      <w:r w:rsidRPr="00670FF9">
        <w:rPr>
          <w:lang w:val="lt-LT"/>
        </w:rPr>
        <w:t>. Iš pagyvenusių žmonių, susirgusių ŪML, 5 metus po diagnozės išgyveno &lt;5</w:t>
      </w:r>
      <w:r>
        <w:rPr>
          <w:lang w:val="lt-LT"/>
        </w:rPr>
        <w:t>proc.</w:t>
      </w:r>
      <w:r w:rsidRPr="00670FF9">
        <w:rPr>
          <w:lang w:val="lt-LT"/>
        </w:rPr>
        <w:t xml:space="preserve"> šios amžiaus grupės pacientų, paly</w:t>
      </w:r>
      <w:r>
        <w:rPr>
          <w:lang w:val="lt-LT"/>
        </w:rPr>
        <w:t>ginti su 40proc. jaunesnių pacientų</w:t>
      </w:r>
      <w:r w:rsidRPr="00670FF9">
        <w:rPr>
          <w:lang w:val="lt-LT"/>
        </w:rPr>
        <w:fldChar w:fldCharType="begin" w:fldLock="1"/>
      </w:r>
      <w:r w:rsidRPr="00670FF9">
        <w:rPr>
          <w:lang w:val="lt-LT"/>
        </w:rPr>
        <w:instrText xml:space="preserve"> ADDIN ZOTERO_ITEM CSL_CITATION {"citationID":"sSPqMelX","properties":{"formattedCitation":"(15)","plainCitation":"(15)","noteIndex":0},"citationItems":[{"id":"EQ4CiNBf/BJrXdlVY","uris":["http://www.mendeley.com/documents/?uuid=5a59badf-eb28-4831-a7f6-d7c90b357807"],"itemData":{"DOI":"10.1016/j.lrr.2016.06.001","ISSN":"22130489","abstract":"AML is an aggressive hematological malignancy with highest incidence in the older adults. The adverse features of AML in the elderly, and the frailties and comorbidities frequently present in them, make their management a particularly difficult therapeutic challenge. In this context, it is important to assess carefully patient- as well as disease-associated prognostic features with validated tools. The fittest patients should be considered for curative therapy, such as bone marrow transplantation, whereas low intensity options may be more appropriate for frail patients. Here we review how to assess patients with elderly AML and the treatments options available for them.","author":[{"dropping-particle":"","family":"Almeida","given":"Antonio M.","non-dropping-particle":"","parse-names":false,"suffix":""},{"dropping-particle":"","family":"Ramos","given":"Fernando","non-dropping-particle":"","parse-names":false,"suffix":""}],"container-title":"Leukemia Research Reports","id":"ITEM-1","issued":{"date-parts":[["2016"]]},"page":"1-7","publisher":"Elsevier","title":"Acute myeloid leukemia in the older adults","type":"article-journal","volume":"6"}}],"schema":"https://github.com/citation-style-language/schema/raw/master/csl-citation.json"} </w:instrText>
      </w:r>
      <w:r w:rsidRPr="00670FF9">
        <w:rPr>
          <w:lang w:val="lt-LT"/>
        </w:rPr>
        <w:fldChar w:fldCharType="end"/>
      </w:r>
      <w:r w:rsidRPr="00670FF9">
        <w:rPr>
          <w:lang w:val="lt-LT"/>
        </w:rPr>
        <w:t xml:space="preserve">. </w:t>
      </w:r>
    </w:p>
    <w:p w14:paraId="3DBF8082" w14:textId="77777777" w:rsidR="000E7AF8" w:rsidRDefault="000E7AF8" w:rsidP="000E7AF8">
      <w:pPr>
        <w:ind w:firstLine="720"/>
        <w:jc w:val="both"/>
        <w:rPr>
          <w:rFonts w:eastAsia="Arial"/>
        </w:rPr>
      </w:pPr>
      <w:r w:rsidRPr="00573534">
        <w:rPr>
          <w:color w:val="000000"/>
          <w:lang w:eastAsia="lt-LT"/>
        </w:rPr>
        <w:t>Paraiškoje teikiama indikacija „</w:t>
      </w:r>
      <w:r>
        <w:t>Suaugusių pacientų, kuriems negali būti taikoma hemopoezinių kamieninių ląstelių transplantacija (HKLT), gydymas sergant: • ŪML, esant 20–30 proc. blastų ir daugiaeilei displazijai pagal PSO klasifikaciją; • ŪML, esant &gt; 30 proc. blastų kaulų čiulpuose pagal PSO klasifikaciją</w:t>
      </w:r>
      <w:r w:rsidRPr="00573534">
        <w:t>“</w:t>
      </w:r>
      <w:r w:rsidRPr="00573534">
        <w:rPr>
          <w:rFonts w:eastAsia="Arial"/>
        </w:rPr>
        <w:t xml:space="preserve">. </w:t>
      </w:r>
      <w:r w:rsidRPr="00670FF9">
        <w:t xml:space="preserve">Azacitidinas </w:t>
      </w:r>
      <w:r w:rsidRPr="00124D14">
        <w:rPr>
          <w:rFonts w:eastAsia="Arial"/>
        </w:rPr>
        <w:t xml:space="preserve">būtų skiriamas </w:t>
      </w:r>
      <w:r>
        <w:rPr>
          <w:rFonts w:eastAsia="Arial"/>
        </w:rPr>
        <w:t>ŪML</w:t>
      </w:r>
      <w:r w:rsidRPr="00124D14">
        <w:rPr>
          <w:rFonts w:eastAsia="Arial"/>
        </w:rPr>
        <w:t xml:space="preserve"> sergantiems</w:t>
      </w:r>
      <w:r>
        <w:rPr>
          <w:rFonts w:eastAsia="Arial"/>
        </w:rPr>
        <w:t xml:space="preserve"> pacientams</w:t>
      </w:r>
      <w:r w:rsidRPr="00124D14">
        <w:rPr>
          <w:rFonts w:eastAsia="Arial"/>
        </w:rPr>
        <w:t xml:space="preserve">, kurie </w:t>
      </w:r>
      <w:r>
        <w:rPr>
          <w:rFonts w:eastAsia="Arial"/>
        </w:rPr>
        <w:t xml:space="preserve">šiuo metu </w:t>
      </w:r>
      <w:r w:rsidRPr="00124D14">
        <w:rPr>
          <w:rFonts w:eastAsia="Arial"/>
        </w:rPr>
        <w:t xml:space="preserve">gauna </w:t>
      </w:r>
      <w:r>
        <w:rPr>
          <w:rFonts w:eastAsia="Arial"/>
        </w:rPr>
        <w:t>kitą tos pačios farmakoterapinės grupės (h</w:t>
      </w:r>
      <w:r>
        <w:t>ipometilinantys agentai</w:t>
      </w:r>
      <w:r>
        <w:rPr>
          <w:rFonts w:eastAsia="Arial"/>
        </w:rPr>
        <w:t xml:space="preserve">) preparatą - </w:t>
      </w:r>
      <w:r>
        <w:t>decitabiną</w:t>
      </w:r>
      <w:r w:rsidRPr="00124D14">
        <w:rPr>
          <w:rFonts w:eastAsia="Arial"/>
        </w:rPr>
        <w:t xml:space="preserve">. </w:t>
      </w:r>
      <w:r w:rsidRPr="00573534">
        <w:rPr>
          <w:rFonts w:eastAsia="Arial"/>
        </w:rPr>
        <w:t xml:space="preserve">Toks </w:t>
      </w:r>
      <w:r>
        <w:t>a</w:t>
      </w:r>
      <w:r w:rsidRPr="00670FF9">
        <w:t>zacitidin</w:t>
      </w:r>
      <w:r>
        <w:t>o</w:t>
      </w:r>
      <w:r w:rsidRPr="00670FF9">
        <w:t xml:space="preserve"> </w:t>
      </w:r>
      <w:r w:rsidRPr="00573534">
        <w:rPr>
          <w:rFonts w:eastAsia="Arial"/>
        </w:rPr>
        <w:t>skyrimas yra nurodytas ta</w:t>
      </w:r>
      <w:r>
        <w:rPr>
          <w:rFonts w:eastAsia="Arial"/>
        </w:rPr>
        <w:t>r</w:t>
      </w:r>
      <w:r w:rsidRPr="00573534">
        <w:rPr>
          <w:rFonts w:eastAsia="Arial"/>
        </w:rPr>
        <w:t xml:space="preserve">ptautinėse </w:t>
      </w:r>
      <w:r>
        <w:rPr>
          <w:rFonts w:eastAsia="Arial"/>
        </w:rPr>
        <w:t xml:space="preserve">Europos medicinos onkologų draugijos (angl. European Society of Medical Oncology, </w:t>
      </w:r>
      <w:r w:rsidRPr="00573534">
        <w:rPr>
          <w:rFonts w:eastAsia="Arial"/>
        </w:rPr>
        <w:t>ES</w:t>
      </w:r>
      <w:r>
        <w:rPr>
          <w:rFonts w:eastAsia="Arial"/>
        </w:rPr>
        <w:t>MO) 2020 m.</w:t>
      </w:r>
      <w:r w:rsidRPr="00573534">
        <w:rPr>
          <w:rFonts w:eastAsia="Arial"/>
        </w:rPr>
        <w:t xml:space="preserve"> </w:t>
      </w:r>
      <w:r>
        <w:rPr>
          <w:rFonts w:eastAsia="Arial"/>
        </w:rPr>
        <w:t>ŪML</w:t>
      </w:r>
      <w:r w:rsidRPr="00573534">
        <w:rPr>
          <w:rFonts w:eastAsia="Arial"/>
        </w:rPr>
        <w:t xml:space="preserve"> gydymo gairėse, kurios rekomenduoja </w:t>
      </w:r>
      <w:r>
        <w:t xml:space="preserve">hipometilinančių agentų grupės preparatus </w:t>
      </w:r>
      <w:r w:rsidRPr="00573534">
        <w:rPr>
          <w:rFonts w:eastAsia="Arial"/>
        </w:rPr>
        <w:t xml:space="preserve">skirti visiems pacientams, kurie </w:t>
      </w:r>
      <w:r>
        <w:rPr>
          <w:rFonts w:eastAsia="Arial"/>
        </w:rPr>
        <w:t xml:space="preserve">serga ŪML ir kurie nėra tinkami gydymui chemoterapija (angl. unfit patients) bei nėra nustatytas </w:t>
      </w:r>
      <w:r w:rsidRPr="00AC23A1">
        <w:rPr>
          <w:rFonts w:eastAsia="Arial"/>
        </w:rPr>
        <w:t>mielodisplazinis sindromas</w:t>
      </w:r>
      <w:r>
        <w:rPr>
          <w:rFonts w:eastAsia="Arial"/>
        </w:rPr>
        <w:t>.</w:t>
      </w:r>
    </w:p>
    <w:p w14:paraId="76B1D92F" w14:textId="77777777" w:rsidR="000E7AF8" w:rsidRPr="003E6B75" w:rsidRDefault="000E7AF8" w:rsidP="000E7AF8">
      <w:pPr>
        <w:tabs>
          <w:tab w:val="left" w:pos="426"/>
        </w:tabs>
        <w:jc w:val="both"/>
        <w:rPr>
          <w:rFonts w:eastAsia="Arial"/>
        </w:rPr>
      </w:pPr>
      <w:r w:rsidRPr="003E6B75">
        <w:rPr>
          <w:bCs/>
          <w:color w:val="00B050"/>
          <w:lang w:eastAsia="lt-LT"/>
        </w:rPr>
        <w:tab/>
      </w:r>
      <w:r w:rsidRPr="003E6B75">
        <w:rPr>
          <w:bCs/>
          <w:color w:val="00B050"/>
          <w:lang w:eastAsia="lt-LT"/>
        </w:rPr>
        <w:tab/>
      </w:r>
      <w:r w:rsidRPr="003E6B75">
        <w:rPr>
          <w:bCs/>
          <w:lang w:eastAsia="lt-LT"/>
        </w:rPr>
        <w:t>Pagal Lietuvos Respublikos sveikatos apsaugos ministro 2002 m. balandžio 5 d. įsakymą Nr. V-159 „Dė</w:t>
      </w:r>
      <w:r w:rsidRPr="003E6B75">
        <w:rPr>
          <w:bCs/>
        </w:rPr>
        <w:t xml:space="preserve">l vaistinių preparatų ir medicinos pagalbos priemonių įrašymo į kompensavimo sąrašus ir </w:t>
      </w:r>
      <w:r w:rsidRPr="003E6B75">
        <w:rPr>
          <w:bCs/>
        </w:rPr>
        <w:lastRenderedPageBreak/>
        <w:t xml:space="preserve">jų keitimo tvarkos aprašo patvirtinimo“ (116-119 pp.) tinkamas palyginamasis gydymas – </w:t>
      </w:r>
      <w:r>
        <w:rPr>
          <w:bCs/>
        </w:rPr>
        <w:t xml:space="preserve">tos pačios grupės vaistinis preparatas – </w:t>
      </w:r>
      <w:r>
        <w:t>decitabinas.</w:t>
      </w:r>
    </w:p>
    <w:p w14:paraId="1FE5D7BD" w14:textId="77777777" w:rsidR="000E7AF8" w:rsidRDefault="000E7AF8" w:rsidP="000E7AF8">
      <w:pPr>
        <w:tabs>
          <w:tab w:val="left" w:pos="492"/>
        </w:tabs>
        <w:spacing w:line="360" w:lineRule="auto"/>
        <w:outlineLvl w:val="1"/>
        <w:rPr>
          <w:rFonts w:eastAsia="Arial"/>
          <w:b/>
        </w:rPr>
      </w:pPr>
    </w:p>
    <w:p w14:paraId="4F922448" w14:textId="77777777" w:rsidR="000E7AF8" w:rsidRPr="008A2BBA" w:rsidRDefault="000E7AF8" w:rsidP="000E7AF8">
      <w:pPr>
        <w:spacing w:line="360" w:lineRule="auto"/>
        <w:rPr>
          <w:rFonts w:eastAsia="Arial"/>
          <w:bCs/>
          <w:i/>
          <w:iCs/>
        </w:rPr>
      </w:pPr>
      <w:r w:rsidRPr="006D4A72">
        <w:rPr>
          <w:rFonts w:eastAsia="Arial"/>
          <w:bCs/>
          <w:i/>
          <w:iCs/>
        </w:rPr>
        <w:t>Netiesioginis palyginimas</w:t>
      </w:r>
    </w:p>
    <w:p w14:paraId="3486C7F5" w14:textId="77777777" w:rsidR="000E7AF8" w:rsidRPr="008A2BBA" w:rsidRDefault="000E7AF8" w:rsidP="000E7AF8">
      <w:pPr>
        <w:ind w:firstLine="720"/>
        <w:jc w:val="both"/>
        <w:rPr>
          <w:rFonts w:eastAsia="Arial"/>
        </w:rPr>
      </w:pPr>
      <w:r w:rsidRPr="0080261E">
        <w:rPr>
          <w:rFonts w:eastAsia="Arial"/>
        </w:rPr>
        <w:t xml:space="preserve">Netiesioginis azacitidino ir decitabino palyginimas </w:t>
      </w:r>
      <w:r>
        <w:rPr>
          <w:rFonts w:eastAsia="Arial"/>
        </w:rPr>
        <w:t xml:space="preserve">tarp </w:t>
      </w:r>
      <w:r w:rsidRPr="0080261E">
        <w:rPr>
          <w:rFonts w:eastAsia="Arial"/>
        </w:rPr>
        <w:t xml:space="preserve">vyresnio amžiaus pacientų, sergančių </w:t>
      </w:r>
      <w:r>
        <w:rPr>
          <w:rFonts w:eastAsia="Arial"/>
        </w:rPr>
        <w:t>ŪML, yra pagrįstas sistemine literatūros apžvalga ir tinkline meta-analize, kurią atliko Wen ir kt.</w:t>
      </w:r>
      <w:r w:rsidRPr="0080261E">
        <w:rPr>
          <w:rFonts w:eastAsia="Arial"/>
        </w:rPr>
        <w:t xml:space="preserve"> Ši sisteminė </w:t>
      </w:r>
      <w:r>
        <w:rPr>
          <w:rFonts w:eastAsia="Arial"/>
        </w:rPr>
        <w:t>literatūros apžvalga ir tinklinė meta-analizė</w:t>
      </w:r>
      <w:r w:rsidRPr="0080261E">
        <w:rPr>
          <w:rFonts w:eastAsia="Arial"/>
        </w:rPr>
        <w:t xml:space="preserve"> atitinka </w:t>
      </w:r>
      <w:r>
        <w:rPr>
          <w:rFonts w:eastAsia="Arial"/>
        </w:rPr>
        <w:t xml:space="preserve">universalias </w:t>
      </w:r>
      <w:r w:rsidRPr="0080261E">
        <w:rPr>
          <w:rFonts w:eastAsia="Arial"/>
        </w:rPr>
        <w:t>PRISMA gaires</w:t>
      </w:r>
      <w:r>
        <w:rPr>
          <w:rFonts w:eastAsia="Arial"/>
        </w:rPr>
        <w:t xml:space="preserve">. </w:t>
      </w:r>
      <w:r w:rsidRPr="0080261E">
        <w:rPr>
          <w:rFonts w:eastAsia="Arial"/>
        </w:rPr>
        <w:t xml:space="preserve">Tyrime naudojami raktiniai žodžiai: „ūminė mieloidinė leukemija“, „azacitidinas“, „decitabinas“, „pagyvenę pacientai“ ir „atsitiktinių </w:t>
      </w:r>
      <w:r>
        <w:rPr>
          <w:rFonts w:eastAsia="Arial"/>
        </w:rPr>
        <w:t xml:space="preserve">imčių kontroliuojamas tyrimas“. Į meta-analizę </w:t>
      </w:r>
      <w:r w:rsidRPr="0080261E">
        <w:rPr>
          <w:rFonts w:eastAsia="Arial"/>
        </w:rPr>
        <w:t xml:space="preserve">buvo </w:t>
      </w:r>
      <w:r>
        <w:rPr>
          <w:rFonts w:eastAsia="Arial"/>
        </w:rPr>
        <w:t>įtraukti</w:t>
      </w:r>
      <w:r w:rsidRPr="0080261E">
        <w:rPr>
          <w:rFonts w:eastAsia="Arial"/>
        </w:rPr>
        <w:t xml:space="preserve"> tik atsitiktini</w:t>
      </w:r>
      <w:r>
        <w:rPr>
          <w:rFonts w:eastAsia="Arial"/>
        </w:rPr>
        <w:t xml:space="preserve">ų imčių kontroliuojami tyrimai, kurie tyrė </w:t>
      </w:r>
      <w:r w:rsidRPr="0080261E">
        <w:rPr>
          <w:rFonts w:eastAsia="Arial"/>
        </w:rPr>
        <w:t>vyresnio amžiaus pacient</w:t>
      </w:r>
      <w:r>
        <w:rPr>
          <w:rFonts w:eastAsia="Arial"/>
        </w:rPr>
        <w:t>us</w:t>
      </w:r>
      <w:r w:rsidRPr="0080261E">
        <w:rPr>
          <w:rFonts w:eastAsia="Arial"/>
        </w:rPr>
        <w:t xml:space="preserve">, kuriems buvo diagnozuota </w:t>
      </w:r>
      <w:r>
        <w:rPr>
          <w:rFonts w:eastAsia="Arial"/>
        </w:rPr>
        <w:t xml:space="preserve">ŪML ir kuriems buvo skirtas </w:t>
      </w:r>
      <w:r w:rsidRPr="0080261E">
        <w:rPr>
          <w:rFonts w:eastAsia="Arial"/>
        </w:rPr>
        <w:t>gydym</w:t>
      </w:r>
      <w:r>
        <w:rPr>
          <w:rFonts w:eastAsia="Arial"/>
        </w:rPr>
        <w:t xml:space="preserve">as azacitidinu arba decitabinu. Šie vaistai </w:t>
      </w:r>
      <w:r w:rsidRPr="0080261E">
        <w:rPr>
          <w:rFonts w:eastAsia="Arial"/>
        </w:rPr>
        <w:t xml:space="preserve">buvo lyginami vienas su kitu arba su standartine palaikomąja priežiūra arba placebu. </w:t>
      </w:r>
      <w:r>
        <w:rPr>
          <w:rFonts w:eastAsia="Arial"/>
        </w:rPr>
        <w:t>Tyrimo rezultatai turėjo įtraukti bent vieną aktualią baigtį – bendrą išgyvenamumą, visišką ar dalinį atsaką ar hematologinį pagerėjimą.</w:t>
      </w:r>
    </w:p>
    <w:p w14:paraId="31B1C7C3" w14:textId="77777777" w:rsidR="000E7AF8" w:rsidRPr="008A2BBA" w:rsidRDefault="000E7AF8" w:rsidP="000E7AF8">
      <w:pPr>
        <w:tabs>
          <w:tab w:val="left" w:pos="492"/>
        </w:tabs>
        <w:jc w:val="both"/>
        <w:outlineLvl w:val="1"/>
        <w:rPr>
          <w:rFonts w:eastAsia="Arial"/>
        </w:rPr>
      </w:pPr>
      <w:r>
        <w:rPr>
          <w:rFonts w:eastAsia="Arial"/>
        </w:rPr>
        <w:tab/>
      </w:r>
      <w:r>
        <w:rPr>
          <w:rFonts w:eastAsia="Arial"/>
        </w:rPr>
        <w:tab/>
      </w:r>
      <w:r w:rsidRPr="00861327">
        <w:rPr>
          <w:rFonts w:eastAsia="Arial"/>
        </w:rPr>
        <w:t>Trij</w:t>
      </w:r>
      <w:r>
        <w:rPr>
          <w:rFonts w:eastAsia="Arial"/>
        </w:rPr>
        <w:t>u</w:t>
      </w:r>
      <w:r w:rsidRPr="00861327">
        <w:rPr>
          <w:rFonts w:eastAsia="Arial"/>
        </w:rPr>
        <w:t xml:space="preserve">ose </w:t>
      </w:r>
      <w:r>
        <w:rPr>
          <w:rFonts w:eastAsia="Arial"/>
        </w:rPr>
        <w:t>randomizuotuose klinikiniuose tyrimuose</w:t>
      </w:r>
      <w:r w:rsidRPr="00861327">
        <w:rPr>
          <w:rFonts w:eastAsia="Arial"/>
        </w:rPr>
        <w:t xml:space="preserve"> dalyvavo iš viso 1086 pacientai, ku</w:t>
      </w:r>
      <w:r>
        <w:rPr>
          <w:rFonts w:eastAsia="Arial"/>
        </w:rPr>
        <w:t>rių amžius buvo 64–91 metai. Dvejuose klinikiniuose tyrimuose</w:t>
      </w:r>
      <w:r w:rsidRPr="00861327">
        <w:rPr>
          <w:rFonts w:eastAsia="Arial"/>
        </w:rPr>
        <w:t xml:space="preserve"> </w:t>
      </w:r>
      <w:r>
        <w:rPr>
          <w:rFonts w:eastAsia="Arial"/>
        </w:rPr>
        <w:t>buvo lyginamas azacitidinas</w:t>
      </w:r>
      <w:r w:rsidRPr="00861327">
        <w:rPr>
          <w:rFonts w:eastAsia="Arial"/>
        </w:rPr>
        <w:t xml:space="preserve"> i</w:t>
      </w:r>
      <w:r>
        <w:rPr>
          <w:rFonts w:eastAsia="Arial"/>
        </w:rPr>
        <w:t>r įprastinė klinikinė praktika</w:t>
      </w:r>
      <w:r w:rsidRPr="00861327">
        <w:rPr>
          <w:rFonts w:eastAsia="Arial"/>
        </w:rPr>
        <w:t>, įs</w:t>
      </w:r>
      <w:r>
        <w:rPr>
          <w:rFonts w:eastAsia="Arial"/>
        </w:rPr>
        <w:t xml:space="preserve">kaitant gydymą mažomis citarabino dozėmis, </w:t>
      </w:r>
      <w:r w:rsidRPr="00861327">
        <w:rPr>
          <w:rFonts w:eastAsia="Arial"/>
        </w:rPr>
        <w:t>geriausi</w:t>
      </w:r>
      <w:r>
        <w:rPr>
          <w:rFonts w:eastAsia="Arial"/>
        </w:rPr>
        <w:t>u</w:t>
      </w:r>
      <w:r w:rsidRPr="00861327">
        <w:rPr>
          <w:rFonts w:eastAsia="Arial"/>
        </w:rPr>
        <w:t xml:space="preserve"> palaikom</w:t>
      </w:r>
      <w:r>
        <w:rPr>
          <w:rFonts w:eastAsia="Arial"/>
        </w:rPr>
        <w:t>uoju gydymu</w:t>
      </w:r>
      <w:r w:rsidRPr="00861327">
        <w:rPr>
          <w:rFonts w:eastAsia="Arial"/>
        </w:rPr>
        <w:t xml:space="preserve"> a</w:t>
      </w:r>
      <w:r>
        <w:rPr>
          <w:rFonts w:eastAsia="Arial"/>
        </w:rPr>
        <w:t xml:space="preserve">rba intensyvia chemoterapija. Tyrime </w:t>
      </w:r>
      <w:r w:rsidRPr="00861327">
        <w:rPr>
          <w:rFonts w:eastAsia="Arial"/>
        </w:rPr>
        <w:t>dalyvavo 601 pacienta</w:t>
      </w:r>
      <w:r>
        <w:rPr>
          <w:rFonts w:eastAsia="Arial"/>
        </w:rPr>
        <w:t>i</w:t>
      </w:r>
      <w:r w:rsidRPr="00861327">
        <w:rPr>
          <w:rFonts w:eastAsia="Arial"/>
        </w:rPr>
        <w:t xml:space="preserve"> (296 </w:t>
      </w:r>
      <w:r>
        <w:rPr>
          <w:rFonts w:eastAsia="Arial"/>
        </w:rPr>
        <w:t>buvo gydyti azacitidinu</w:t>
      </w:r>
      <w:r w:rsidRPr="00861327">
        <w:rPr>
          <w:rFonts w:eastAsia="Arial"/>
        </w:rPr>
        <w:t xml:space="preserve">; amžiaus vidurkis 74). Kitas </w:t>
      </w:r>
      <w:r>
        <w:rPr>
          <w:rFonts w:eastAsia="Arial"/>
        </w:rPr>
        <w:t>randomizuotas klinikinis tyrimas</w:t>
      </w:r>
      <w:r w:rsidRPr="00861327">
        <w:rPr>
          <w:rFonts w:eastAsia="Arial"/>
        </w:rPr>
        <w:t xml:space="preserve"> </w:t>
      </w:r>
      <w:r>
        <w:rPr>
          <w:rFonts w:eastAsia="Arial"/>
        </w:rPr>
        <w:t>lygino decitabiną</w:t>
      </w:r>
      <w:r w:rsidRPr="00861327">
        <w:rPr>
          <w:rFonts w:eastAsia="Arial"/>
        </w:rPr>
        <w:t xml:space="preserve"> su </w:t>
      </w:r>
      <w:r>
        <w:rPr>
          <w:rFonts w:eastAsia="Arial"/>
        </w:rPr>
        <w:t>įprastine klinikine praktika</w:t>
      </w:r>
      <w:r w:rsidRPr="00861327">
        <w:rPr>
          <w:rFonts w:eastAsia="Arial"/>
        </w:rPr>
        <w:t xml:space="preserve">, įskaitant palaikomąjį gydymą arba </w:t>
      </w:r>
      <w:r>
        <w:rPr>
          <w:rFonts w:eastAsia="Arial"/>
        </w:rPr>
        <w:t>gydymą mažomis citarabino dozėmis</w:t>
      </w:r>
      <w:r w:rsidRPr="00861327">
        <w:rPr>
          <w:rFonts w:eastAsia="Arial"/>
        </w:rPr>
        <w:t xml:space="preserve">, ir įtraukė 485 pacientus (242 </w:t>
      </w:r>
      <w:r>
        <w:rPr>
          <w:rFonts w:eastAsia="Arial"/>
        </w:rPr>
        <w:t xml:space="preserve">buvo gydyti </w:t>
      </w:r>
      <w:r w:rsidRPr="00861327">
        <w:rPr>
          <w:rFonts w:eastAsia="Arial"/>
        </w:rPr>
        <w:t>decitabin</w:t>
      </w:r>
      <w:r>
        <w:rPr>
          <w:rFonts w:eastAsia="Arial"/>
        </w:rPr>
        <w:t>u; amžiaus vidurkis 73</w:t>
      </w:r>
      <w:r w:rsidRPr="00861327">
        <w:rPr>
          <w:rFonts w:eastAsia="Arial"/>
        </w:rPr>
        <w:t>).</w:t>
      </w:r>
    </w:p>
    <w:p w14:paraId="0C4961CE" w14:textId="77777777" w:rsidR="000E7AF8" w:rsidRDefault="000E7AF8" w:rsidP="000E7AF8">
      <w:pPr>
        <w:tabs>
          <w:tab w:val="left" w:pos="492"/>
        </w:tabs>
        <w:jc w:val="both"/>
        <w:outlineLvl w:val="1"/>
        <w:rPr>
          <w:rFonts w:eastAsia="Arial"/>
        </w:rPr>
      </w:pPr>
      <w:r>
        <w:rPr>
          <w:rFonts w:eastAsia="Arial"/>
        </w:rPr>
        <w:tab/>
      </w:r>
      <w:r>
        <w:rPr>
          <w:rFonts w:eastAsia="Arial"/>
        </w:rPr>
        <w:tab/>
        <w:t>P</w:t>
      </w:r>
      <w:r w:rsidRPr="007332BC">
        <w:rPr>
          <w:rFonts w:eastAsia="Arial"/>
        </w:rPr>
        <w:t>alyginima</w:t>
      </w:r>
      <w:r>
        <w:rPr>
          <w:rFonts w:eastAsia="Arial"/>
        </w:rPr>
        <w:t>s</w:t>
      </w:r>
      <w:r w:rsidRPr="007332BC">
        <w:rPr>
          <w:rFonts w:eastAsia="Arial"/>
        </w:rPr>
        <w:t xml:space="preserve"> parodė, kad azacitidinas reikšmingai sumažino mirtingumą (R</w:t>
      </w:r>
      <w:r>
        <w:rPr>
          <w:rFonts w:eastAsia="Arial"/>
        </w:rPr>
        <w:t>S</w:t>
      </w:r>
      <w:r w:rsidRPr="007332BC">
        <w:rPr>
          <w:rFonts w:eastAsia="Arial"/>
        </w:rPr>
        <w:t>=0</w:t>
      </w:r>
      <w:r>
        <w:rPr>
          <w:rFonts w:eastAsia="Arial"/>
        </w:rPr>
        <w:t>,90, 95 proc. PI 0,83–0,98, p&lt;0,001)</w:t>
      </w:r>
      <w:r w:rsidRPr="007332BC">
        <w:rPr>
          <w:rFonts w:eastAsia="Arial"/>
        </w:rPr>
        <w:t>, o decitabinas – ne</w:t>
      </w:r>
      <w:r>
        <w:rPr>
          <w:rFonts w:eastAsia="Arial"/>
        </w:rPr>
        <w:t>pa</w:t>
      </w:r>
      <w:r w:rsidRPr="007332BC">
        <w:rPr>
          <w:rFonts w:eastAsia="Arial"/>
        </w:rPr>
        <w:t>rod</w:t>
      </w:r>
      <w:r>
        <w:rPr>
          <w:rFonts w:eastAsia="Arial"/>
        </w:rPr>
        <w:t>ė mirtingumo rodiklių pagerėjimo</w:t>
      </w:r>
      <w:r w:rsidRPr="007332BC">
        <w:rPr>
          <w:rFonts w:eastAsia="Arial"/>
        </w:rPr>
        <w:t xml:space="preserve">, palyginti su </w:t>
      </w:r>
      <w:r>
        <w:rPr>
          <w:rFonts w:eastAsia="Arial"/>
        </w:rPr>
        <w:t>įprasta klinikine praktika</w:t>
      </w:r>
      <w:r w:rsidRPr="007332BC">
        <w:rPr>
          <w:rFonts w:eastAsia="Arial"/>
        </w:rPr>
        <w:t xml:space="preserve"> (</w:t>
      </w:r>
      <w:r>
        <w:rPr>
          <w:rFonts w:eastAsia="Arial"/>
        </w:rPr>
        <w:t>rizikos santykis [</w:t>
      </w:r>
      <w:r w:rsidRPr="007332BC">
        <w:rPr>
          <w:rFonts w:eastAsia="Arial"/>
        </w:rPr>
        <w:t>R</w:t>
      </w:r>
      <w:r>
        <w:rPr>
          <w:rFonts w:eastAsia="Arial"/>
        </w:rPr>
        <w:t>S]</w:t>
      </w:r>
      <w:r w:rsidRPr="007332BC">
        <w:rPr>
          <w:rFonts w:eastAsia="Arial"/>
        </w:rPr>
        <w:t xml:space="preserve">=0,97, 95 </w:t>
      </w:r>
      <w:r>
        <w:rPr>
          <w:rFonts w:eastAsia="Arial"/>
        </w:rPr>
        <w:t>proc.</w:t>
      </w:r>
      <w:r w:rsidRPr="007332BC">
        <w:rPr>
          <w:rFonts w:eastAsia="Arial"/>
        </w:rPr>
        <w:t xml:space="preserve"> </w:t>
      </w:r>
      <w:r>
        <w:rPr>
          <w:rFonts w:eastAsia="Arial"/>
        </w:rPr>
        <w:t>pasikliautiniai intervalai [</w:t>
      </w:r>
      <w:r w:rsidRPr="007332BC">
        <w:rPr>
          <w:rFonts w:eastAsia="Arial"/>
        </w:rPr>
        <w:t>PI</w:t>
      </w:r>
      <w:r>
        <w:rPr>
          <w:rFonts w:eastAsia="Arial"/>
        </w:rPr>
        <w:t>]</w:t>
      </w:r>
      <w:r w:rsidRPr="007332BC">
        <w:rPr>
          <w:rFonts w:eastAsia="Arial"/>
        </w:rPr>
        <w:t xml:space="preserve"> 0,92–1,02)</w:t>
      </w:r>
      <w:r>
        <w:rPr>
          <w:rFonts w:eastAsia="Arial"/>
        </w:rPr>
        <w:t xml:space="preserve">. </w:t>
      </w:r>
      <w:r w:rsidRPr="007332BC">
        <w:rPr>
          <w:rFonts w:eastAsia="Arial"/>
        </w:rPr>
        <w:t xml:space="preserve">Abiejose grupėse buvo pranešta apie didesnį </w:t>
      </w:r>
      <w:r>
        <w:rPr>
          <w:rFonts w:eastAsia="Arial"/>
        </w:rPr>
        <w:t>visiško atsako dažnį,</w:t>
      </w:r>
      <w:r w:rsidRPr="007332BC">
        <w:rPr>
          <w:rFonts w:eastAsia="Arial"/>
        </w:rPr>
        <w:t xml:space="preserve"> palyginti su</w:t>
      </w:r>
      <w:r>
        <w:rPr>
          <w:rFonts w:eastAsia="Arial"/>
        </w:rPr>
        <w:t xml:space="preserve"> įprasta klinikine praktika.</w:t>
      </w:r>
      <w:r w:rsidRPr="007332BC">
        <w:rPr>
          <w:rFonts w:eastAsia="Arial"/>
        </w:rPr>
        <w:t xml:space="preserve"> Be to, netiesiogini</w:t>
      </w:r>
      <w:r>
        <w:rPr>
          <w:rFonts w:eastAsia="Arial"/>
        </w:rPr>
        <w:t xml:space="preserve">s </w:t>
      </w:r>
      <w:r w:rsidRPr="007332BC">
        <w:rPr>
          <w:rFonts w:eastAsia="Arial"/>
        </w:rPr>
        <w:t>palyginima</w:t>
      </w:r>
      <w:r>
        <w:rPr>
          <w:rFonts w:eastAsia="Arial"/>
        </w:rPr>
        <w:t>s</w:t>
      </w:r>
      <w:r w:rsidRPr="007332BC">
        <w:rPr>
          <w:rFonts w:eastAsia="Arial"/>
        </w:rPr>
        <w:t xml:space="preserve"> parodė, kad azacitidinas rei</w:t>
      </w:r>
      <w:r>
        <w:rPr>
          <w:rFonts w:eastAsia="Arial"/>
        </w:rPr>
        <w:t>kšmingai sumažino mirtingumą (RS</w:t>
      </w:r>
      <w:r w:rsidRPr="007332BC">
        <w:rPr>
          <w:rFonts w:eastAsia="Arial"/>
        </w:rPr>
        <w:t xml:space="preserve">=0,83 95 </w:t>
      </w:r>
      <w:r>
        <w:rPr>
          <w:rFonts w:eastAsia="Arial"/>
        </w:rPr>
        <w:t>proc.</w:t>
      </w:r>
      <w:r w:rsidRPr="007332BC">
        <w:rPr>
          <w:rFonts w:eastAsia="Arial"/>
        </w:rPr>
        <w:t xml:space="preserve"> PI 0,77–0,90). Azacitidino grupės pacientams buvo didesnė ti</w:t>
      </w:r>
      <w:r>
        <w:rPr>
          <w:rFonts w:eastAsia="Arial"/>
        </w:rPr>
        <w:t>kimybė pasiekti visišką atsaką</w:t>
      </w:r>
      <w:r w:rsidRPr="007332BC">
        <w:rPr>
          <w:rFonts w:eastAsia="Arial"/>
        </w:rPr>
        <w:t>, palyginti su decitab</w:t>
      </w:r>
      <w:r>
        <w:rPr>
          <w:rFonts w:eastAsia="Arial"/>
        </w:rPr>
        <w:t>inu (RS=1,66, 95 proc. PI 1,17–2,35</w:t>
      </w:r>
      <w:r w:rsidRPr="007332BC">
        <w:rPr>
          <w:rFonts w:eastAsia="Arial"/>
        </w:rPr>
        <w:t>).</w:t>
      </w:r>
    </w:p>
    <w:p w14:paraId="7639C6C4" w14:textId="77777777" w:rsidR="000E7AF8" w:rsidRPr="008A2BBA" w:rsidRDefault="000E7AF8" w:rsidP="000E7AF8">
      <w:pPr>
        <w:tabs>
          <w:tab w:val="left" w:pos="492"/>
        </w:tabs>
        <w:jc w:val="both"/>
        <w:outlineLvl w:val="1"/>
        <w:rPr>
          <w:rFonts w:eastAsia="Arial"/>
        </w:rPr>
      </w:pPr>
      <w:r>
        <w:rPr>
          <w:rFonts w:eastAsia="Arial"/>
        </w:rPr>
        <w:tab/>
      </w:r>
      <w:r>
        <w:rPr>
          <w:rFonts w:eastAsia="Arial"/>
        </w:rPr>
        <w:tab/>
      </w:r>
      <w:r w:rsidRPr="00554F63">
        <w:rPr>
          <w:rFonts w:eastAsia="Arial"/>
        </w:rPr>
        <w:t>Kitų tyrimų rezultatų, įskaitant dalinio atsako dažnį, neutropeniją ir trombocitopeniją, statistiškai reikšmingo skirtumo nenustatyta. Panašiai, azacitidino bendras išgyvenamumas SUCRA analizės duomenimis pagerėjo, palyginti su decitabinu (</w:t>
      </w:r>
      <w:r>
        <w:rPr>
          <w:rFonts w:eastAsia="Arial"/>
        </w:rPr>
        <w:t>atitinkamai</w:t>
      </w:r>
      <w:r w:rsidRPr="00554F63">
        <w:rPr>
          <w:rFonts w:eastAsia="Arial"/>
        </w:rPr>
        <w:t xml:space="preserve"> 74,7 </w:t>
      </w:r>
      <w:r>
        <w:rPr>
          <w:rFonts w:eastAsia="Arial"/>
        </w:rPr>
        <w:t>proc.</w:t>
      </w:r>
      <w:r w:rsidRPr="00554F63">
        <w:rPr>
          <w:rFonts w:eastAsia="Arial"/>
        </w:rPr>
        <w:t xml:space="preserve">, palyginti su 47,1 </w:t>
      </w:r>
      <w:r>
        <w:rPr>
          <w:rFonts w:eastAsia="Arial"/>
        </w:rPr>
        <w:t>proc.).</w:t>
      </w:r>
    </w:p>
    <w:p w14:paraId="218B507B" w14:textId="77777777" w:rsidR="000E7AF8" w:rsidRPr="006D4A72" w:rsidRDefault="000E7AF8" w:rsidP="000E7AF8">
      <w:pPr>
        <w:jc w:val="both"/>
        <w:rPr>
          <w:rFonts w:eastAsia="Arial"/>
          <w:iCs/>
          <w:color w:val="00B050"/>
        </w:rPr>
      </w:pPr>
      <w:r w:rsidRPr="00750143">
        <w:rPr>
          <w:rFonts w:eastAsia="Arial"/>
        </w:rPr>
        <w:tab/>
      </w:r>
      <w:r>
        <w:rPr>
          <w:rFonts w:eastAsia="Arial"/>
        </w:rPr>
        <w:t>Sisteminė literatūros apžvalga apėmė tik dažniausia pasitaikusias nepaigeidaujamas reakcijas. Ne</w:t>
      </w:r>
      <w:r w:rsidRPr="00750143">
        <w:rPr>
          <w:rFonts w:eastAsia="Arial"/>
        </w:rPr>
        <w:t>tiesiogini</w:t>
      </w:r>
      <w:r>
        <w:rPr>
          <w:rFonts w:eastAsia="Arial"/>
        </w:rPr>
        <w:t>s palyginimas</w:t>
      </w:r>
      <w:r w:rsidRPr="00750143">
        <w:rPr>
          <w:rFonts w:eastAsia="Arial"/>
        </w:rPr>
        <w:t xml:space="preserve"> parodė, kad azacitidinas reikšmingai sumažino anemiją (</w:t>
      </w:r>
      <w:r>
        <w:rPr>
          <w:rFonts w:eastAsia="Arial"/>
        </w:rPr>
        <w:t>RS</w:t>
      </w:r>
      <w:r w:rsidRPr="00750143">
        <w:rPr>
          <w:rFonts w:eastAsia="Arial"/>
        </w:rPr>
        <w:t> </w:t>
      </w:r>
      <w:r>
        <w:rPr>
          <w:rFonts w:eastAsia="Arial"/>
        </w:rPr>
        <w:t xml:space="preserve">= 0,68, 95 proc. PI 0,52–0,90). </w:t>
      </w:r>
      <w:r w:rsidRPr="00750143">
        <w:rPr>
          <w:rFonts w:eastAsia="Arial"/>
        </w:rPr>
        <w:t xml:space="preserve">Kitų </w:t>
      </w:r>
      <w:r>
        <w:rPr>
          <w:rFonts w:eastAsia="Arial"/>
        </w:rPr>
        <w:t>nepageidaujamų reiškinių</w:t>
      </w:r>
      <w:r w:rsidRPr="00750143">
        <w:rPr>
          <w:rFonts w:eastAsia="Arial"/>
        </w:rPr>
        <w:t xml:space="preserve"> rezultatų, įskaitant neutropeniją ir trombocitopeniją, statistiškai reikšmingo skirtumo nenustatyta.</w:t>
      </w:r>
      <w:r>
        <w:rPr>
          <w:rFonts w:eastAsia="Arial"/>
        </w:rPr>
        <w:t xml:space="preserve"> </w:t>
      </w:r>
      <w:r>
        <w:t>Netiesiogiai palyginimai rodo nesiskiriantį a</w:t>
      </w:r>
      <w:r w:rsidRPr="002F0AF3">
        <w:t>zacitidino ir decitabino veiksmingum</w:t>
      </w:r>
      <w:r>
        <w:t>ą ir saugumą.</w:t>
      </w:r>
    </w:p>
    <w:p w14:paraId="4ADE2C69" w14:textId="77777777" w:rsidR="000E7AF8" w:rsidRDefault="000E7AF8" w:rsidP="00A93AA6">
      <w:pPr>
        <w:pStyle w:val="Sraopastraipa"/>
        <w:tabs>
          <w:tab w:val="left" w:pos="426"/>
        </w:tabs>
        <w:ind w:left="0"/>
        <w:rPr>
          <w:b/>
          <w:bCs/>
          <w:caps/>
        </w:rPr>
      </w:pPr>
    </w:p>
    <w:p w14:paraId="20C17D75" w14:textId="77777777" w:rsidR="000E7AF8" w:rsidRPr="00E33EFF" w:rsidRDefault="000E7AF8" w:rsidP="00A93AA6">
      <w:pPr>
        <w:pStyle w:val="Sraopastraipa"/>
        <w:tabs>
          <w:tab w:val="left" w:pos="426"/>
        </w:tabs>
        <w:ind w:left="0"/>
        <w:rPr>
          <w:b/>
          <w:bCs/>
          <w:caps/>
        </w:rPr>
      </w:pPr>
    </w:p>
    <w:p w14:paraId="7DE09EB5" w14:textId="0C764A73" w:rsidR="00E03C3F" w:rsidRPr="000E7AF8" w:rsidRDefault="000E7AF8" w:rsidP="000E7AF8">
      <w:pPr>
        <w:pStyle w:val="Sraopastraipa"/>
        <w:numPr>
          <w:ilvl w:val="0"/>
          <w:numId w:val="13"/>
        </w:numPr>
        <w:tabs>
          <w:tab w:val="left" w:pos="567"/>
        </w:tabs>
        <w:rPr>
          <w:b/>
          <w:bCs/>
          <w:caps/>
        </w:rPr>
      </w:pPr>
      <w:r>
        <w:rPr>
          <w:b/>
          <w:bCs/>
          <w:caps/>
        </w:rPr>
        <w:t xml:space="preserve"> </w:t>
      </w:r>
      <w:r w:rsidR="00CC7832" w:rsidRPr="000E7AF8">
        <w:rPr>
          <w:b/>
          <w:bCs/>
          <w:caps/>
        </w:rPr>
        <w:t xml:space="preserve">ekonominio vertinimo </w:t>
      </w:r>
      <w:r w:rsidR="002F0E4F" w:rsidRPr="000E7AF8">
        <w:rPr>
          <w:b/>
          <w:bCs/>
          <w:caps/>
        </w:rPr>
        <w:t>apibendrinimas</w:t>
      </w:r>
    </w:p>
    <w:p w14:paraId="233F313E" w14:textId="77777777" w:rsidR="008E5E81" w:rsidRDefault="008E5E81" w:rsidP="008E5E81">
      <w:pPr>
        <w:shd w:val="clear" w:color="auto" w:fill="FFFFFF"/>
        <w:spacing w:line="276" w:lineRule="auto"/>
        <w:jc w:val="both"/>
        <w:rPr>
          <w:iCs/>
          <w:lang w:eastAsia="lt-LT"/>
        </w:rPr>
      </w:pPr>
    </w:p>
    <w:p w14:paraId="2AEF5816" w14:textId="35CA0C1B" w:rsidR="008E5E81" w:rsidRPr="008E5E81" w:rsidRDefault="008E5E81" w:rsidP="008E5E81">
      <w:pPr>
        <w:shd w:val="clear" w:color="auto" w:fill="FFFFFF"/>
        <w:spacing w:line="276" w:lineRule="auto"/>
        <w:jc w:val="both"/>
        <w:rPr>
          <w:iCs/>
          <w:lang w:eastAsia="lt-LT"/>
        </w:rPr>
      </w:pPr>
      <w:r w:rsidRPr="008E5E81">
        <w:rPr>
          <w:iCs/>
          <w:lang w:eastAsia="lt-LT"/>
        </w:rPr>
        <w:t>Pateikta supaprastinta paraiška, kurioje atliekama kaštų mažinimo analizė. Dėl analizės paprastumo, pilnas STV nerekomenduojamas ir sprendimas gali būti priimtas pagal VLK atliktus įtakos PSDF biudžetui skaičiavimus. Į analizę įtraukti vaistų įsigijimo kaštai, vaistų vartojimo/skyrimo kaštai ir kaštai nepageidaujamų reakcijų valdymui. Atlikus analizės rezultato perskaičiavimą nustatyta, jog azacitidinas yra pigesnė gydymo alternatyva, kurią skiriant taupomi ne tik vaistų įsigijimo kaštai, bet ir kaštai vaistų skyrimui.</w:t>
      </w:r>
    </w:p>
    <w:p w14:paraId="2FC05D7E" w14:textId="07050661" w:rsidR="002E6F80" w:rsidRPr="008E5E81" w:rsidRDefault="002E6F80" w:rsidP="002E6F80">
      <w:pPr>
        <w:tabs>
          <w:tab w:val="left" w:pos="284"/>
        </w:tabs>
        <w:rPr>
          <w:bCs/>
          <w:caps/>
          <w:sz w:val="22"/>
          <w:szCs w:val="22"/>
        </w:rPr>
      </w:pPr>
    </w:p>
    <w:p w14:paraId="1A900598" w14:textId="4826E5DF" w:rsidR="00C62B36" w:rsidRPr="00E33EFF" w:rsidRDefault="00C62B36" w:rsidP="00A93AA6">
      <w:pPr>
        <w:tabs>
          <w:tab w:val="left" w:pos="426"/>
        </w:tabs>
        <w:rPr>
          <w:b/>
          <w:bCs/>
          <w:caps/>
        </w:rPr>
      </w:pPr>
    </w:p>
    <w:p w14:paraId="174D84D7" w14:textId="2A98EE7C" w:rsidR="0035172D" w:rsidRPr="00E33EFF" w:rsidRDefault="0035172D" w:rsidP="00A93AA6">
      <w:pPr>
        <w:tabs>
          <w:tab w:val="left" w:pos="426"/>
        </w:tabs>
        <w:rPr>
          <w:b/>
          <w:lang w:eastAsia="lt-LT"/>
        </w:rPr>
      </w:pPr>
      <w:r w:rsidRPr="00E33EFF">
        <w:rPr>
          <w:b/>
          <w:lang w:eastAsia="lt-LT"/>
        </w:rPr>
        <w:t>Ekonominės analizės rezultatas</w:t>
      </w:r>
    </w:p>
    <w:p w14:paraId="4801D227" w14:textId="77777777" w:rsidR="009E44AE" w:rsidRPr="00E33EFF" w:rsidRDefault="009E44AE" w:rsidP="00A93AA6">
      <w:pPr>
        <w:tabs>
          <w:tab w:val="left" w:pos="426"/>
        </w:tabs>
        <w:rPr>
          <w:b/>
          <w:lang w:eastAsia="lt-LT"/>
        </w:rPr>
      </w:pPr>
    </w:p>
    <w:tbl>
      <w:tblPr>
        <w:tblStyle w:val="Lentelstinklelis"/>
        <w:tblW w:w="9908"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697"/>
        <w:gridCol w:w="1613"/>
        <w:gridCol w:w="2019"/>
        <w:gridCol w:w="3579"/>
      </w:tblGrid>
      <w:tr w:rsidR="008E5E81" w:rsidRPr="00D05364" w14:paraId="57D5C181" w14:textId="77777777" w:rsidTr="004F0808">
        <w:trPr>
          <w:trHeight w:val="364"/>
          <w:jc w:val="center"/>
        </w:trPr>
        <w:tc>
          <w:tcPr>
            <w:tcW w:w="9908" w:type="dxa"/>
            <w:gridSpan w:val="4"/>
            <w:tcBorders>
              <w:top w:val="single" w:sz="12" w:space="0" w:color="auto"/>
              <w:bottom w:val="single" w:sz="4" w:space="0" w:color="auto"/>
            </w:tcBorders>
            <w:vAlign w:val="center"/>
          </w:tcPr>
          <w:p w14:paraId="1FCEB3D5" w14:textId="77777777" w:rsidR="008E5E81" w:rsidRPr="00D05364" w:rsidRDefault="008E5E81" w:rsidP="004F0808">
            <w:pPr>
              <w:tabs>
                <w:tab w:val="left" w:pos="567"/>
              </w:tabs>
              <w:jc w:val="center"/>
              <w:rPr>
                <w:b/>
                <w:i/>
                <w:iCs/>
                <w:color w:val="00B050"/>
                <w:sz w:val="22"/>
                <w:szCs w:val="22"/>
                <w:lang w:eastAsia="lt-LT"/>
              </w:rPr>
            </w:pPr>
            <w:r w:rsidRPr="00D05364">
              <w:rPr>
                <w:b/>
                <w:lang w:eastAsia="lt-LT"/>
              </w:rPr>
              <w:lastRenderedPageBreak/>
              <w:t>Kaštai</w:t>
            </w:r>
          </w:p>
        </w:tc>
      </w:tr>
      <w:tr w:rsidR="008E5E81" w:rsidRPr="00D05364" w14:paraId="4533D0BB" w14:textId="77777777" w:rsidTr="004F0808">
        <w:trPr>
          <w:jc w:val="center"/>
        </w:trPr>
        <w:tc>
          <w:tcPr>
            <w:tcW w:w="2697" w:type="dxa"/>
            <w:tcBorders>
              <w:top w:val="single" w:sz="4" w:space="0" w:color="auto"/>
              <w:bottom w:val="single" w:sz="4" w:space="0" w:color="auto"/>
            </w:tcBorders>
          </w:tcPr>
          <w:p w14:paraId="3E6D4482" w14:textId="77777777" w:rsidR="008E5E81" w:rsidRPr="00D05364" w:rsidRDefault="008E5E81" w:rsidP="004F0808">
            <w:pPr>
              <w:tabs>
                <w:tab w:val="left" w:pos="567"/>
              </w:tabs>
              <w:jc w:val="both"/>
              <w:rPr>
                <w:color w:val="00B050"/>
                <w:lang w:eastAsia="lt-LT"/>
              </w:rPr>
            </w:pPr>
          </w:p>
        </w:tc>
        <w:tc>
          <w:tcPr>
            <w:tcW w:w="1613" w:type="dxa"/>
            <w:tcBorders>
              <w:top w:val="single" w:sz="4" w:space="0" w:color="auto"/>
              <w:bottom w:val="single" w:sz="4" w:space="0" w:color="auto"/>
            </w:tcBorders>
          </w:tcPr>
          <w:p w14:paraId="00EA167B" w14:textId="77777777" w:rsidR="008E5E81" w:rsidRPr="00D05364" w:rsidRDefault="008E5E81" w:rsidP="004F0808">
            <w:pPr>
              <w:tabs>
                <w:tab w:val="left" w:pos="567"/>
              </w:tabs>
              <w:jc w:val="both"/>
              <w:rPr>
                <w:i/>
                <w:iCs/>
                <w:lang w:eastAsia="lt-LT"/>
              </w:rPr>
            </w:pPr>
            <w:r>
              <w:rPr>
                <w:i/>
                <w:iCs/>
                <w:lang w:eastAsia="lt-LT"/>
              </w:rPr>
              <w:t>Azacitidinas</w:t>
            </w:r>
          </w:p>
        </w:tc>
        <w:tc>
          <w:tcPr>
            <w:tcW w:w="2019" w:type="dxa"/>
            <w:tcBorders>
              <w:top w:val="single" w:sz="4" w:space="0" w:color="auto"/>
              <w:bottom w:val="single" w:sz="4" w:space="0" w:color="auto"/>
            </w:tcBorders>
          </w:tcPr>
          <w:p w14:paraId="2F6D2BB3" w14:textId="77777777" w:rsidR="008E5E81" w:rsidRPr="00D05364" w:rsidRDefault="008E5E81" w:rsidP="004F0808">
            <w:pPr>
              <w:tabs>
                <w:tab w:val="left" w:pos="567"/>
              </w:tabs>
              <w:jc w:val="both"/>
              <w:rPr>
                <w:i/>
                <w:iCs/>
                <w:lang w:eastAsia="lt-LT"/>
              </w:rPr>
            </w:pPr>
            <w:r>
              <w:rPr>
                <w:i/>
                <w:iCs/>
                <w:lang w:eastAsia="lt-LT"/>
              </w:rPr>
              <w:t>Decitabinas</w:t>
            </w:r>
          </w:p>
        </w:tc>
        <w:tc>
          <w:tcPr>
            <w:tcW w:w="3579" w:type="dxa"/>
            <w:tcBorders>
              <w:top w:val="single" w:sz="4" w:space="0" w:color="auto"/>
              <w:bottom w:val="single" w:sz="4" w:space="0" w:color="auto"/>
            </w:tcBorders>
          </w:tcPr>
          <w:p w14:paraId="0A3242A8" w14:textId="77777777" w:rsidR="008E5E81" w:rsidRPr="00D05364" w:rsidRDefault="008E5E81" w:rsidP="004F0808">
            <w:pPr>
              <w:tabs>
                <w:tab w:val="left" w:pos="567"/>
              </w:tabs>
              <w:jc w:val="both"/>
              <w:rPr>
                <w:i/>
                <w:lang w:eastAsia="lt-LT"/>
              </w:rPr>
            </w:pPr>
            <w:r w:rsidRPr="00D05364">
              <w:rPr>
                <w:i/>
                <w:lang w:eastAsia="lt-LT"/>
              </w:rPr>
              <w:t>Skirtumas</w:t>
            </w:r>
          </w:p>
        </w:tc>
      </w:tr>
      <w:tr w:rsidR="008E5E81" w:rsidRPr="00D05364" w14:paraId="3BF647E5" w14:textId="77777777" w:rsidTr="004F0808">
        <w:trPr>
          <w:jc w:val="center"/>
        </w:trPr>
        <w:tc>
          <w:tcPr>
            <w:tcW w:w="2697" w:type="dxa"/>
            <w:tcBorders>
              <w:top w:val="single" w:sz="4" w:space="0" w:color="auto"/>
              <w:bottom w:val="single" w:sz="4" w:space="0" w:color="auto"/>
            </w:tcBorders>
          </w:tcPr>
          <w:p w14:paraId="6FDB5FC6" w14:textId="77777777" w:rsidR="008E5E81" w:rsidRPr="00D05364" w:rsidRDefault="008E5E81" w:rsidP="004F0808">
            <w:pPr>
              <w:tabs>
                <w:tab w:val="left" w:pos="567"/>
              </w:tabs>
              <w:rPr>
                <w:iCs/>
                <w:color w:val="000000"/>
                <w:lang w:eastAsia="lt-LT"/>
              </w:rPr>
            </w:pPr>
            <w:r w:rsidRPr="00D05364">
              <w:rPr>
                <w:iCs/>
                <w:color w:val="000000"/>
                <w:lang w:eastAsia="lt-LT"/>
              </w:rPr>
              <w:t>Vaistinių preparatų įsigijimo kaštai</w:t>
            </w:r>
          </w:p>
        </w:tc>
        <w:tc>
          <w:tcPr>
            <w:tcW w:w="1613" w:type="dxa"/>
            <w:tcBorders>
              <w:top w:val="single" w:sz="4" w:space="0" w:color="auto"/>
              <w:bottom w:val="single" w:sz="4" w:space="0" w:color="auto"/>
            </w:tcBorders>
          </w:tcPr>
          <w:p w14:paraId="4DF61C2D" w14:textId="0BF7A73E" w:rsidR="008E5E81" w:rsidRPr="00854FE5" w:rsidRDefault="00854FE5" w:rsidP="004F0808">
            <w:pPr>
              <w:tabs>
                <w:tab w:val="left" w:pos="567"/>
              </w:tabs>
              <w:jc w:val="both"/>
              <w:rPr>
                <w:i/>
                <w:iCs/>
                <w:lang w:val="en-US" w:eastAsia="lt-LT"/>
              </w:rPr>
            </w:pPr>
            <w:r>
              <w:rPr>
                <w:i/>
                <w:iCs/>
                <w:lang w:val="en-US" w:eastAsia="lt-LT"/>
              </w:rPr>
              <w:t>****</w:t>
            </w:r>
          </w:p>
        </w:tc>
        <w:tc>
          <w:tcPr>
            <w:tcW w:w="2019" w:type="dxa"/>
            <w:tcBorders>
              <w:top w:val="single" w:sz="4" w:space="0" w:color="auto"/>
              <w:bottom w:val="single" w:sz="4" w:space="0" w:color="auto"/>
            </w:tcBorders>
          </w:tcPr>
          <w:p w14:paraId="75A3BDE4" w14:textId="77777777" w:rsidR="008E5E81" w:rsidRPr="00D05364" w:rsidRDefault="008E5E81" w:rsidP="004F0808">
            <w:pPr>
              <w:tabs>
                <w:tab w:val="left" w:pos="567"/>
              </w:tabs>
              <w:jc w:val="both"/>
              <w:rPr>
                <w:i/>
                <w:iCs/>
                <w:lang w:eastAsia="lt-LT"/>
              </w:rPr>
            </w:pPr>
            <w:r>
              <w:rPr>
                <w:i/>
                <w:iCs/>
                <w:lang w:eastAsia="lt-LT"/>
              </w:rPr>
              <w:t>13 926,40</w:t>
            </w:r>
          </w:p>
        </w:tc>
        <w:tc>
          <w:tcPr>
            <w:tcW w:w="3579" w:type="dxa"/>
            <w:tcBorders>
              <w:top w:val="single" w:sz="4" w:space="0" w:color="auto"/>
              <w:bottom w:val="single" w:sz="4" w:space="0" w:color="auto"/>
            </w:tcBorders>
          </w:tcPr>
          <w:p w14:paraId="25B8C1FA" w14:textId="2AD5ADE0" w:rsidR="008E5E81" w:rsidRPr="00D05364" w:rsidRDefault="008E5E81" w:rsidP="007B183A">
            <w:pPr>
              <w:tabs>
                <w:tab w:val="left" w:pos="567"/>
              </w:tabs>
              <w:jc w:val="both"/>
              <w:rPr>
                <w:lang w:eastAsia="lt-LT"/>
              </w:rPr>
            </w:pPr>
            <w:r>
              <w:rPr>
                <w:lang w:eastAsia="lt-LT"/>
              </w:rPr>
              <w:t>-</w:t>
            </w:r>
            <w:r w:rsidR="007B183A">
              <w:rPr>
                <w:lang w:eastAsia="lt-LT"/>
              </w:rPr>
              <w:t>*****</w:t>
            </w:r>
          </w:p>
        </w:tc>
      </w:tr>
      <w:tr w:rsidR="008E5E81" w:rsidRPr="00D05364" w14:paraId="2FD84782" w14:textId="77777777" w:rsidTr="004F0808">
        <w:trPr>
          <w:jc w:val="center"/>
        </w:trPr>
        <w:tc>
          <w:tcPr>
            <w:tcW w:w="2697" w:type="dxa"/>
            <w:tcBorders>
              <w:top w:val="single" w:sz="4" w:space="0" w:color="auto"/>
              <w:bottom w:val="single" w:sz="4" w:space="0" w:color="auto"/>
            </w:tcBorders>
          </w:tcPr>
          <w:p w14:paraId="7230FF3E" w14:textId="77777777" w:rsidR="008E5E81" w:rsidRPr="00D05364" w:rsidRDefault="008E5E81" w:rsidP="004F0808">
            <w:pPr>
              <w:tabs>
                <w:tab w:val="left" w:pos="567"/>
              </w:tabs>
              <w:jc w:val="both"/>
              <w:rPr>
                <w:iCs/>
                <w:color w:val="00B050"/>
                <w:lang w:eastAsia="lt-LT"/>
              </w:rPr>
            </w:pPr>
            <w:r w:rsidRPr="00D05364">
              <w:rPr>
                <w:iCs/>
                <w:color w:val="000000"/>
                <w:lang w:eastAsia="lt-LT"/>
              </w:rPr>
              <w:t>Nepageidaujamų reiškinių valdymo kaštai</w:t>
            </w:r>
          </w:p>
        </w:tc>
        <w:tc>
          <w:tcPr>
            <w:tcW w:w="1613" w:type="dxa"/>
            <w:tcBorders>
              <w:top w:val="single" w:sz="4" w:space="0" w:color="auto"/>
              <w:bottom w:val="single" w:sz="4" w:space="0" w:color="auto"/>
            </w:tcBorders>
          </w:tcPr>
          <w:p w14:paraId="5CBCF2AB" w14:textId="362F5F76" w:rsidR="008E5E81" w:rsidRPr="00D05364" w:rsidRDefault="00854FE5" w:rsidP="004F0808">
            <w:pPr>
              <w:tabs>
                <w:tab w:val="left" w:pos="567"/>
              </w:tabs>
              <w:jc w:val="both"/>
              <w:rPr>
                <w:i/>
                <w:iCs/>
                <w:lang w:eastAsia="lt-LT"/>
              </w:rPr>
            </w:pPr>
            <w:r>
              <w:rPr>
                <w:i/>
                <w:iCs/>
                <w:lang w:eastAsia="lt-LT"/>
              </w:rPr>
              <w:t>****</w:t>
            </w:r>
          </w:p>
        </w:tc>
        <w:tc>
          <w:tcPr>
            <w:tcW w:w="2019" w:type="dxa"/>
            <w:tcBorders>
              <w:top w:val="single" w:sz="4" w:space="0" w:color="auto"/>
              <w:bottom w:val="single" w:sz="4" w:space="0" w:color="auto"/>
            </w:tcBorders>
          </w:tcPr>
          <w:p w14:paraId="57B681C8" w14:textId="77777777" w:rsidR="008E5E81" w:rsidRPr="00D05364" w:rsidRDefault="008E5E81" w:rsidP="004F0808">
            <w:pPr>
              <w:tabs>
                <w:tab w:val="left" w:pos="567"/>
              </w:tabs>
              <w:jc w:val="both"/>
              <w:rPr>
                <w:i/>
                <w:iCs/>
                <w:lang w:eastAsia="lt-LT"/>
              </w:rPr>
            </w:pPr>
            <w:r>
              <w:rPr>
                <w:i/>
                <w:iCs/>
                <w:lang w:eastAsia="lt-LT"/>
              </w:rPr>
              <w:t>1 397,43</w:t>
            </w:r>
          </w:p>
        </w:tc>
        <w:tc>
          <w:tcPr>
            <w:tcW w:w="3579" w:type="dxa"/>
            <w:tcBorders>
              <w:top w:val="single" w:sz="4" w:space="0" w:color="auto"/>
              <w:bottom w:val="single" w:sz="4" w:space="0" w:color="auto"/>
            </w:tcBorders>
          </w:tcPr>
          <w:p w14:paraId="0F9DB292" w14:textId="1CD4F964" w:rsidR="008E5E81" w:rsidRPr="00D05364" w:rsidRDefault="00854FE5" w:rsidP="004F0808">
            <w:pPr>
              <w:tabs>
                <w:tab w:val="left" w:pos="567"/>
              </w:tabs>
              <w:jc w:val="both"/>
              <w:rPr>
                <w:i/>
                <w:iCs/>
                <w:lang w:eastAsia="lt-LT"/>
              </w:rPr>
            </w:pPr>
            <w:r>
              <w:rPr>
                <w:i/>
                <w:iCs/>
                <w:lang w:eastAsia="lt-LT"/>
              </w:rPr>
              <w:t>****</w:t>
            </w:r>
          </w:p>
        </w:tc>
      </w:tr>
      <w:tr w:rsidR="008E5E81" w:rsidRPr="00D05364" w14:paraId="681E220E" w14:textId="77777777" w:rsidTr="004F0808">
        <w:trPr>
          <w:jc w:val="center"/>
        </w:trPr>
        <w:tc>
          <w:tcPr>
            <w:tcW w:w="2697" w:type="dxa"/>
            <w:tcBorders>
              <w:top w:val="single" w:sz="4" w:space="0" w:color="auto"/>
              <w:bottom w:val="single" w:sz="4" w:space="0" w:color="auto"/>
            </w:tcBorders>
          </w:tcPr>
          <w:p w14:paraId="173C101C" w14:textId="77777777" w:rsidR="008E5E81" w:rsidRPr="00D05364" w:rsidRDefault="008E5E81" w:rsidP="004F0808">
            <w:pPr>
              <w:tabs>
                <w:tab w:val="left" w:pos="567"/>
              </w:tabs>
              <w:rPr>
                <w:iCs/>
                <w:color w:val="000000"/>
                <w:lang w:eastAsia="lt-LT"/>
              </w:rPr>
            </w:pPr>
            <w:r w:rsidRPr="00D05364">
              <w:rPr>
                <w:iCs/>
                <w:color w:val="000000"/>
                <w:lang w:eastAsia="lt-LT"/>
              </w:rPr>
              <w:t>Vaistų</w:t>
            </w:r>
            <w:r>
              <w:rPr>
                <w:iCs/>
                <w:color w:val="000000"/>
                <w:lang w:eastAsia="lt-LT"/>
              </w:rPr>
              <w:t xml:space="preserve"> vartojimo kaštai</w:t>
            </w:r>
          </w:p>
        </w:tc>
        <w:tc>
          <w:tcPr>
            <w:tcW w:w="1613" w:type="dxa"/>
            <w:tcBorders>
              <w:top w:val="single" w:sz="4" w:space="0" w:color="auto"/>
              <w:bottom w:val="single" w:sz="4" w:space="0" w:color="auto"/>
            </w:tcBorders>
          </w:tcPr>
          <w:p w14:paraId="7642B964" w14:textId="0231BC70" w:rsidR="008E5E81" w:rsidRPr="00D05364" w:rsidRDefault="00854FE5" w:rsidP="004F0808">
            <w:pPr>
              <w:tabs>
                <w:tab w:val="left" w:pos="567"/>
              </w:tabs>
              <w:jc w:val="both"/>
              <w:rPr>
                <w:i/>
                <w:iCs/>
                <w:lang w:eastAsia="lt-LT"/>
              </w:rPr>
            </w:pPr>
            <w:r>
              <w:rPr>
                <w:i/>
                <w:iCs/>
                <w:lang w:eastAsia="lt-LT"/>
              </w:rPr>
              <w:t>****</w:t>
            </w:r>
          </w:p>
        </w:tc>
        <w:tc>
          <w:tcPr>
            <w:tcW w:w="2019" w:type="dxa"/>
            <w:tcBorders>
              <w:top w:val="single" w:sz="4" w:space="0" w:color="auto"/>
              <w:bottom w:val="single" w:sz="4" w:space="0" w:color="auto"/>
            </w:tcBorders>
          </w:tcPr>
          <w:p w14:paraId="78CF2C82" w14:textId="77777777" w:rsidR="008E5E81" w:rsidRPr="00D05364" w:rsidRDefault="008E5E81" w:rsidP="004F0808">
            <w:pPr>
              <w:tabs>
                <w:tab w:val="left" w:pos="567"/>
              </w:tabs>
              <w:jc w:val="both"/>
              <w:rPr>
                <w:i/>
                <w:iCs/>
                <w:lang w:eastAsia="lt-LT"/>
              </w:rPr>
            </w:pPr>
            <w:r>
              <w:rPr>
                <w:i/>
                <w:iCs/>
                <w:lang w:eastAsia="lt-LT"/>
              </w:rPr>
              <w:t>6 006,35</w:t>
            </w:r>
          </w:p>
        </w:tc>
        <w:tc>
          <w:tcPr>
            <w:tcW w:w="3579" w:type="dxa"/>
            <w:tcBorders>
              <w:top w:val="single" w:sz="4" w:space="0" w:color="auto"/>
              <w:bottom w:val="single" w:sz="4" w:space="0" w:color="auto"/>
            </w:tcBorders>
          </w:tcPr>
          <w:p w14:paraId="3EEB68BE" w14:textId="31CF3662" w:rsidR="008E5E81" w:rsidRPr="00BE0F7F" w:rsidRDefault="008E5E81" w:rsidP="004F0808">
            <w:pPr>
              <w:tabs>
                <w:tab w:val="left" w:pos="567"/>
              </w:tabs>
              <w:jc w:val="both"/>
              <w:rPr>
                <w:i/>
                <w:iCs/>
                <w:lang w:eastAsia="lt-LT"/>
              </w:rPr>
            </w:pPr>
            <w:r>
              <w:rPr>
                <w:i/>
                <w:iCs/>
                <w:lang w:eastAsia="lt-LT"/>
              </w:rPr>
              <w:t>-</w:t>
            </w:r>
            <w:r w:rsidR="00854FE5">
              <w:rPr>
                <w:i/>
                <w:iCs/>
                <w:lang w:eastAsia="lt-LT"/>
              </w:rPr>
              <w:t>****</w:t>
            </w:r>
          </w:p>
        </w:tc>
      </w:tr>
      <w:tr w:rsidR="008E5E81" w:rsidRPr="00D05364" w14:paraId="059782E7" w14:textId="77777777" w:rsidTr="004F0808">
        <w:trPr>
          <w:trHeight w:val="347"/>
          <w:jc w:val="center"/>
        </w:trPr>
        <w:tc>
          <w:tcPr>
            <w:tcW w:w="9908" w:type="dxa"/>
            <w:gridSpan w:val="4"/>
            <w:tcBorders>
              <w:top w:val="single" w:sz="12" w:space="0" w:color="auto"/>
            </w:tcBorders>
            <w:vAlign w:val="center"/>
          </w:tcPr>
          <w:p w14:paraId="670D558A" w14:textId="77777777" w:rsidR="008E5E81" w:rsidRPr="00D05364" w:rsidRDefault="008E5E81" w:rsidP="004F0808">
            <w:pPr>
              <w:tabs>
                <w:tab w:val="left" w:pos="567"/>
              </w:tabs>
              <w:jc w:val="center"/>
              <w:rPr>
                <w:b/>
                <w:bCs/>
                <w:sz w:val="26"/>
                <w:szCs w:val="26"/>
                <w:lang w:eastAsia="lt-LT"/>
              </w:rPr>
            </w:pPr>
            <w:r w:rsidRPr="00D05364">
              <w:rPr>
                <w:b/>
                <w:bCs/>
                <w:sz w:val="26"/>
                <w:szCs w:val="26"/>
                <w:lang w:eastAsia="lt-LT"/>
              </w:rPr>
              <w:t>Rezultatai</w:t>
            </w:r>
          </w:p>
        </w:tc>
      </w:tr>
      <w:tr w:rsidR="008E5E81" w:rsidRPr="00D05364" w14:paraId="6284369E" w14:textId="77777777" w:rsidTr="004F0808">
        <w:trPr>
          <w:jc w:val="center"/>
        </w:trPr>
        <w:tc>
          <w:tcPr>
            <w:tcW w:w="6329" w:type="dxa"/>
            <w:gridSpan w:val="3"/>
          </w:tcPr>
          <w:p w14:paraId="20857D62" w14:textId="77777777" w:rsidR="008E5E81" w:rsidRPr="00D05364" w:rsidRDefault="008E5E81" w:rsidP="004F0808">
            <w:pPr>
              <w:tabs>
                <w:tab w:val="left" w:pos="567"/>
              </w:tabs>
              <w:jc w:val="right"/>
              <w:rPr>
                <w:iCs/>
                <w:lang w:eastAsia="lt-LT"/>
              </w:rPr>
            </w:pPr>
            <w:r>
              <w:rPr>
                <w:iCs/>
                <w:lang w:eastAsia="lt-LT"/>
              </w:rPr>
              <w:t>Kaštų skirtumas</w:t>
            </w:r>
          </w:p>
        </w:tc>
        <w:tc>
          <w:tcPr>
            <w:tcW w:w="3579" w:type="dxa"/>
          </w:tcPr>
          <w:p w14:paraId="3C27EB8C" w14:textId="02D29703" w:rsidR="008E5E81" w:rsidRPr="00D05364" w:rsidRDefault="008E5E81" w:rsidP="007B183A">
            <w:pPr>
              <w:tabs>
                <w:tab w:val="left" w:pos="567"/>
              </w:tabs>
              <w:jc w:val="both"/>
              <w:rPr>
                <w:i/>
                <w:iCs/>
                <w:lang w:eastAsia="lt-LT"/>
              </w:rPr>
            </w:pPr>
            <w:r>
              <w:rPr>
                <w:i/>
                <w:iCs/>
                <w:lang w:eastAsia="lt-LT"/>
              </w:rPr>
              <w:t>-</w:t>
            </w:r>
            <w:r w:rsidR="007B183A">
              <w:rPr>
                <w:i/>
                <w:iCs/>
                <w:lang w:eastAsia="lt-LT"/>
              </w:rPr>
              <w:t>******</w:t>
            </w:r>
          </w:p>
        </w:tc>
      </w:tr>
    </w:tbl>
    <w:p w14:paraId="33875138" w14:textId="77777777" w:rsidR="0035172D" w:rsidRPr="00E33EFF" w:rsidRDefault="0035172D" w:rsidP="00A93AA6">
      <w:pPr>
        <w:tabs>
          <w:tab w:val="left" w:pos="426"/>
        </w:tabs>
        <w:rPr>
          <w:b/>
          <w:bCs/>
          <w:caps/>
        </w:rPr>
      </w:pPr>
    </w:p>
    <w:p w14:paraId="4FC424F9" w14:textId="4E767245" w:rsidR="00C62B36" w:rsidRPr="00E33EFF" w:rsidRDefault="00C62B36" w:rsidP="000E7AF8">
      <w:pPr>
        <w:pStyle w:val="Sraopastraipa"/>
        <w:numPr>
          <w:ilvl w:val="0"/>
          <w:numId w:val="13"/>
        </w:numPr>
        <w:tabs>
          <w:tab w:val="left" w:pos="567"/>
        </w:tabs>
        <w:ind w:hanging="720"/>
        <w:rPr>
          <w:b/>
          <w:bCs/>
          <w:caps/>
        </w:rPr>
      </w:pPr>
      <w:r w:rsidRPr="00E33EFF">
        <w:rPr>
          <w:b/>
          <w:bCs/>
          <w:caps/>
        </w:rPr>
        <w:t xml:space="preserve">Pacientų organizacijų pateikti duomenys </w:t>
      </w:r>
    </w:p>
    <w:p w14:paraId="79BCFF40" w14:textId="1992DF4A" w:rsidR="00937907" w:rsidRPr="00E33EFF" w:rsidRDefault="00000000" w:rsidP="00937907">
      <w:pPr>
        <w:spacing w:after="120"/>
        <w:jc w:val="both"/>
      </w:pPr>
      <w:sdt>
        <w:sdtPr>
          <w:rPr>
            <w:rStyle w:val="Style2"/>
            <w:rFonts w:ascii="MS Gothic" w:eastAsia="MS Gothic" w:hAnsi="MS Gothic"/>
            <w:sz w:val="24"/>
          </w:rPr>
          <w:id w:val="1150014178"/>
          <w15:color w:val="FFCC00"/>
          <w14:checkbox>
            <w14:checked w14:val="0"/>
            <w14:checkedState w14:val="2612" w14:font="MS Gothic"/>
            <w14:uncheckedState w14:val="2610" w14:font="MS Gothic"/>
          </w14:checkbox>
        </w:sdtPr>
        <w:sdtContent>
          <w:r w:rsidR="00937907" w:rsidRPr="00E33EFF">
            <w:rPr>
              <w:rStyle w:val="Style2"/>
              <w:rFonts w:ascii="MS Gothic" w:eastAsia="MS Gothic" w:hAnsi="MS Gothic" w:hint="eastAsia"/>
              <w:sz w:val="24"/>
            </w:rPr>
            <w:t>☐</w:t>
          </w:r>
        </w:sdtContent>
      </w:sdt>
      <w:r w:rsidR="00937907" w:rsidRPr="00E33EFF">
        <w:t xml:space="preserve"> Pacientų organizacijos pozicija pateikta. Žr. priedą.</w:t>
      </w:r>
    </w:p>
    <w:p w14:paraId="62992180" w14:textId="7A91E077" w:rsidR="00937907" w:rsidRPr="00E33EFF" w:rsidRDefault="00000000" w:rsidP="00937907">
      <w:pPr>
        <w:spacing w:after="120"/>
        <w:jc w:val="both"/>
      </w:pPr>
      <w:sdt>
        <w:sdtPr>
          <w:rPr>
            <w:rStyle w:val="Style2"/>
            <w:rFonts w:ascii="MS Gothic" w:eastAsia="MS Gothic" w:hAnsi="MS Gothic"/>
            <w:sz w:val="24"/>
          </w:rPr>
          <w:id w:val="-1545513810"/>
          <w15:color w:val="FFCC00"/>
          <w14:checkbox>
            <w14:checked w14:val="1"/>
            <w14:checkedState w14:val="2612" w14:font="MS Gothic"/>
            <w14:uncheckedState w14:val="2610" w14:font="MS Gothic"/>
          </w14:checkbox>
        </w:sdtPr>
        <w:sdtContent>
          <w:r w:rsidR="000E7AF8">
            <w:rPr>
              <w:rStyle w:val="Style2"/>
              <w:rFonts w:ascii="MS Gothic" w:eastAsia="MS Gothic" w:hAnsi="MS Gothic" w:hint="eastAsia"/>
              <w:sz w:val="24"/>
            </w:rPr>
            <w:t>☒</w:t>
          </w:r>
        </w:sdtContent>
      </w:sdt>
      <w:r w:rsidR="00937907" w:rsidRPr="00E33EFF">
        <w:t xml:space="preserve"> Pacientų organizacijos pozicija </w:t>
      </w:r>
      <w:r w:rsidR="00880A44" w:rsidRPr="00E33EFF">
        <w:t>ne</w:t>
      </w:r>
      <w:r w:rsidR="00937907" w:rsidRPr="00E33EFF">
        <w:t>pateikta.</w:t>
      </w:r>
    </w:p>
    <w:p w14:paraId="03E73D82" w14:textId="77777777" w:rsidR="00D417D2" w:rsidRPr="00E33EFF" w:rsidRDefault="00D417D2" w:rsidP="00937907">
      <w:pPr>
        <w:spacing w:after="120"/>
        <w:jc w:val="both"/>
      </w:pPr>
    </w:p>
    <w:p w14:paraId="3D3277FA" w14:textId="3CEEB2D2" w:rsidR="00C62B36" w:rsidRPr="00E33EFF" w:rsidRDefault="00C62B36" w:rsidP="000E7AF8">
      <w:pPr>
        <w:pStyle w:val="Sraopastraipa"/>
        <w:numPr>
          <w:ilvl w:val="0"/>
          <w:numId w:val="13"/>
        </w:numPr>
        <w:tabs>
          <w:tab w:val="left" w:pos="567"/>
        </w:tabs>
        <w:ind w:hanging="720"/>
        <w:rPr>
          <w:b/>
          <w:bCs/>
          <w:caps/>
        </w:rPr>
      </w:pPr>
      <w:r w:rsidRPr="00E33EFF">
        <w:rPr>
          <w:b/>
          <w:bCs/>
          <w:caps/>
        </w:rPr>
        <w:t>Gydytojų organizacijų pateikti duomenys</w:t>
      </w:r>
    </w:p>
    <w:p w14:paraId="389A346C" w14:textId="17184B64" w:rsidR="00937907" w:rsidRPr="00E33EFF" w:rsidRDefault="00000000" w:rsidP="00662983">
      <w:pPr>
        <w:spacing w:after="120"/>
        <w:jc w:val="both"/>
      </w:pPr>
      <w:sdt>
        <w:sdtPr>
          <w:rPr>
            <w:rStyle w:val="Style2"/>
            <w:rFonts w:ascii="MS Gothic" w:eastAsia="MS Gothic" w:hAnsi="MS Gothic"/>
            <w:sz w:val="24"/>
          </w:rPr>
          <w:id w:val="1613862788"/>
          <w15:color w:val="FFCC00"/>
          <w14:checkbox>
            <w14:checked w14:val="0"/>
            <w14:checkedState w14:val="2612" w14:font="MS Gothic"/>
            <w14:uncheckedState w14:val="2610" w14:font="MS Gothic"/>
          </w14:checkbox>
        </w:sdtPr>
        <w:sdtContent>
          <w:r w:rsidR="00937907" w:rsidRPr="00E33EFF">
            <w:rPr>
              <w:rStyle w:val="Style2"/>
              <w:rFonts w:ascii="MS Gothic" w:eastAsia="MS Gothic" w:hAnsi="MS Gothic" w:hint="eastAsia"/>
              <w:sz w:val="24"/>
            </w:rPr>
            <w:t>☐</w:t>
          </w:r>
        </w:sdtContent>
      </w:sdt>
      <w:r w:rsidR="00662983" w:rsidRPr="00E33EFF">
        <w:t xml:space="preserve"> </w:t>
      </w:r>
      <w:r w:rsidR="00937907" w:rsidRPr="00E33EFF">
        <w:t xml:space="preserve">Gydytojų specialistų organizacijos pozicija pateikta. </w:t>
      </w:r>
      <w:r w:rsidR="00662983" w:rsidRPr="00E33EFF">
        <w:t>Žr. priedą</w:t>
      </w:r>
      <w:r w:rsidR="00937907" w:rsidRPr="00E33EFF">
        <w:t>.</w:t>
      </w:r>
    </w:p>
    <w:p w14:paraId="5D8CC48C" w14:textId="1978823F" w:rsidR="00662983" w:rsidRPr="00E33EFF" w:rsidRDefault="00000000" w:rsidP="00662983">
      <w:pPr>
        <w:spacing w:after="120"/>
        <w:jc w:val="both"/>
      </w:pPr>
      <w:sdt>
        <w:sdtPr>
          <w:rPr>
            <w:rStyle w:val="Style2"/>
            <w:rFonts w:ascii="MS Gothic" w:eastAsia="MS Gothic" w:hAnsi="MS Gothic"/>
            <w:sz w:val="24"/>
          </w:rPr>
          <w:id w:val="-41988141"/>
          <w15:color w:val="FFCC00"/>
          <w14:checkbox>
            <w14:checked w14:val="1"/>
            <w14:checkedState w14:val="2612" w14:font="MS Gothic"/>
            <w14:uncheckedState w14:val="2610" w14:font="MS Gothic"/>
          </w14:checkbox>
        </w:sdtPr>
        <w:sdtContent>
          <w:r w:rsidR="000E7AF8">
            <w:rPr>
              <w:rStyle w:val="Style2"/>
              <w:rFonts w:ascii="MS Gothic" w:eastAsia="MS Gothic" w:hAnsi="MS Gothic" w:hint="eastAsia"/>
              <w:sz w:val="24"/>
            </w:rPr>
            <w:t>☒</w:t>
          </w:r>
        </w:sdtContent>
      </w:sdt>
      <w:r w:rsidR="00662983" w:rsidRPr="00E33EFF">
        <w:t xml:space="preserve"> </w:t>
      </w:r>
      <w:r w:rsidR="00937907" w:rsidRPr="00E33EFF">
        <w:t xml:space="preserve">Gydytojų specialistų organizacijos pozicija </w:t>
      </w:r>
      <w:r w:rsidR="00880A44" w:rsidRPr="00E33EFF">
        <w:t>ne</w:t>
      </w:r>
      <w:r w:rsidR="00937907" w:rsidRPr="00E33EFF">
        <w:t>pateikta.</w:t>
      </w:r>
    </w:p>
    <w:p w14:paraId="3701D46A" w14:textId="77777777" w:rsidR="00A042B9" w:rsidRPr="00E33EFF" w:rsidRDefault="00A042B9" w:rsidP="00662983">
      <w:pPr>
        <w:spacing w:after="120"/>
        <w:jc w:val="both"/>
      </w:pPr>
    </w:p>
    <w:p w14:paraId="65ACA3C5" w14:textId="6DE1571C" w:rsidR="004A3A61" w:rsidRPr="000E7AF8" w:rsidRDefault="002F0E4F" w:rsidP="00381024">
      <w:pPr>
        <w:pStyle w:val="Sraopastraipa"/>
        <w:numPr>
          <w:ilvl w:val="0"/>
          <w:numId w:val="13"/>
        </w:numPr>
        <w:tabs>
          <w:tab w:val="left" w:pos="567"/>
        </w:tabs>
        <w:ind w:hanging="720"/>
        <w:rPr>
          <w:b/>
          <w:bCs/>
          <w:caps/>
        </w:rPr>
      </w:pPr>
      <w:r w:rsidRPr="00E33EFF">
        <w:rPr>
          <w:b/>
          <w:bCs/>
          <w:caps/>
        </w:rPr>
        <w:t xml:space="preserve">Išvada </w:t>
      </w:r>
    </w:p>
    <w:p w14:paraId="25AC7C7E" w14:textId="4C84B768" w:rsidR="000001B0" w:rsidRPr="00E33EFF" w:rsidRDefault="000001B0" w:rsidP="00381024">
      <w:pPr>
        <w:rPr>
          <w:i/>
          <w:color w:val="00B050"/>
          <w:sz w:val="22"/>
          <w:szCs w:val="22"/>
        </w:rPr>
      </w:pPr>
    </w:p>
    <w:tbl>
      <w:tblPr>
        <w:tblStyle w:val="Lentelstinklelis"/>
        <w:tblW w:w="0" w:type="auto"/>
        <w:tblLook w:val="04A0" w:firstRow="1" w:lastRow="0" w:firstColumn="1" w:lastColumn="0" w:noHBand="0" w:noVBand="1"/>
      </w:tblPr>
      <w:tblGrid>
        <w:gridCol w:w="4815"/>
        <w:gridCol w:w="4814"/>
      </w:tblGrid>
      <w:tr w:rsidR="009E44AE" w:rsidRPr="00E33EFF" w14:paraId="200ADCF5" w14:textId="77777777" w:rsidTr="00C16245">
        <w:trPr>
          <w:trHeight w:val="510"/>
        </w:trPr>
        <w:tc>
          <w:tcPr>
            <w:tcW w:w="4981" w:type="dxa"/>
            <w:vAlign w:val="center"/>
          </w:tcPr>
          <w:p w14:paraId="582F3506" w14:textId="77777777" w:rsidR="009E44AE" w:rsidRPr="00E33EFF" w:rsidRDefault="009E44AE"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b/>
                <w:bCs/>
                <w:sz w:val="24"/>
              </w:rPr>
            </w:pPr>
            <w:r w:rsidRPr="00E33EFF">
              <w:rPr>
                <w:rStyle w:val="Style2"/>
                <w:rFonts w:eastAsia="MS Gothic"/>
                <w:b/>
                <w:bCs/>
                <w:sz w:val="24"/>
              </w:rPr>
              <w:t>Rekomenduojama kompensuoti</w:t>
            </w:r>
          </w:p>
        </w:tc>
        <w:tc>
          <w:tcPr>
            <w:tcW w:w="4981" w:type="dxa"/>
            <w:vAlign w:val="center"/>
          </w:tcPr>
          <w:p w14:paraId="26121DB8" w14:textId="77777777" w:rsidR="009E44AE" w:rsidRPr="00E33EFF" w:rsidRDefault="009E44AE"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b/>
                <w:bCs/>
                <w:sz w:val="24"/>
              </w:rPr>
            </w:pPr>
            <w:r w:rsidRPr="00E33EFF">
              <w:rPr>
                <w:rStyle w:val="Style2"/>
                <w:rFonts w:eastAsia="MS Gothic"/>
                <w:b/>
                <w:bCs/>
                <w:sz w:val="24"/>
              </w:rPr>
              <w:t xml:space="preserve">Rekomenduojama nekompensuoti </w:t>
            </w:r>
          </w:p>
        </w:tc>
      </w:tr>
      <w:tr w:rsidR="009E44AE" w:rsidRPr="00E33EFF" w14:paraId="79325D1A" w14:textId="77777777" w:rsidTr="00C16245">
        <w:trPr>
          <w:trHeight w:val="510"/>
        </w:trPr>
        <w:tc>
          <w:tcPr>
            <w:tcW w:w="9962" w:type="dxa"/>
            <w:gridSpan w:val="2"/>
            <w:vAlign w:val="center"/>
          </w:tcPr>
          <w:p w14:paraId="279E265C" w14:textId="15656719" w:rsidR="009E44AE" w:rsidRPr="00E33EFF" w:rsidRDefault="009E44AE" w:rsidP="00C16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4"/>
              </w:rPr>
            </w:pPr>
            <w:r w:rsidRPr="00E33EFF">
              <w:rPr>
                <w:rStyle w:val="Style2"/>
                <w:rFonts w:eastAsia="MS Gothic"/>
                <w:b/>
                <w:bCs/>
                <w:sz w:val="24"/>
              </w:rPr>
              <w:t>Palyginamasis efektyvumas</w:t>
            </w:r>
          </w:p>
        </w:tc>
      </w:tr>
      <w:tr w:rsidR="009E44AE" w:rsidRPr="00E33EFF" w14:paraId="036DCA4C" w14:textId="77777777" w:rsidTr="00F437FD">
        <w:tc>
          <w:tcPr>
            <w:tcW w:w="4981" w:type="dxa"/>
          </w:tcPr>
          <w:p w14:paraId="2C0DACF8" w14:textId="786CACC2" w:rsidR="009E44AE" w:rsidRPr="00E33EFF" w:rsidRDefault="00000000"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627619396"/>
                <w15:color w:val="FFCC00"/>
                <w14:checkbox>
                  <w14:checked w14:val="1"/>
                  <w14:checkedState w14:val="2612" w14:font="MS Gothic"/>
                  <w14:uncheckedState w14:val="2610" w14:font="MS Gothic"/>
                </w14:checkbox>
              </w:sdtPr>
              <w:sdtContent>
                <w:r w:rsidR="00CF5F12">
                  <w:rPr>
                    <w:rStyle w:val="Style2"/>
                    <w:rFonts w:ascii="MS Gothic" w:eastAsia="MS Gothic" w:hAnsi="MS Gothic" w:hint="eastAsia"/>
                    <w:sz w:val="24"/>
                  </w:rPr>
                  <w:t>☒</w:t>
                </w:r>
              </w:sdtContent>
            </w:sdt>
            <w:r w:rsidR="005815E6" w:rsidRPr="00E33EFF">
              <w:t xml:space="preserve"> 32.4</w:t>
            </w:r>
            <w:r w:rsidR="009E44AE" w:rsidRPr="00E33EFF">
              <w:t xml:space="preserve">. </w:t>
            </w:r>
            <w:r w:rsidR="00B00959" w:rsidRPr="00E33EFF">
              <w:t xml:space="preserve">yra </w:t>
            </w:r>
            <w:r w:rsidR="005815E6" w:rsidRPr="00E33EFF">
              <w:t>iš esmės nesiskiriant</w:t>
            </w:r>
            <w:r w:rsidR="00BA5DBC" w:rsidRPr="00E33EFF">
              <w:t>i</w:t>
            </w:r>
            <w:r w:rsidR="005815E6" w:rsidRPr="00E33EFF">
              <w:t>s</w:t>
            </w:r>
            <w:r w:rsidR="00B00959" w:rsidRPr="00E33EFF">
              <w:t>, lyginant su įprasta klinikine praktika</w:t>
            </w:r>
            <w:r w:rsidR="005815E6" w:rsidRPr="00E33EFF">
              <w:t xml:space="preserve"> </w:t>
            </w:r>
          </w:p>
          <w:p w14:paraId="23B1633D" w14:textId="28C862C1" w:rsidR="009E44AE" w:rsidRPr="00E33EFF" w:rsidRDefault="009E44AE"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sz w:val="24"/>
              </w:rPr>
            </w:pPr>
          </w:p>
        </w:tc>
        <w:tc>
          <w:tcPr>
            <w:tcW w:w="4981" w:type="dxa"/>
          </w:tcPr>
          <w:p w14:paraId="6738D707" w14:textId="2B65E35F" w:rsidR="009E44AE" w:rsidRPr="00E33EFF" w:rsidRDefault="00000000"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1108243354"/>
                <w15:color w:val="FFCC00"/>
                <w14:checkbox>
                  <w14:checked w14:val="0"/>
                  <w14:checkedState w14:val="2612" w14:font="MS Gothic"/>
                  <w14:uncheckedState w14:val="2610" w14:font="MS Gothic"/>
                </w14:checkbox>
              </w:sdtPr>
              <w:sdtContent>
                <w:r w:rsidR="009E44AE" w:rsidRPr="00E33EFF">
                  <w:rPr>
                    <w:rStyle w:val="Style2"/>
                    <w:rFonts w:ascii="Segoe UI Symbol" w:eastAsia="MS Gothic" w:hAnsi="Segoe UI Symbol" w:cs="Segoe UI Symbol"/>
                    <w:sz w:val="24"/>
                  </w:rPr>
                  <w:t>☐</w:t>
                </w:r>
              </w:sdtContent>
            </w:sdt>
            <w:r w:rsidR="00D21F3A" w:rsidRPr="00E33EFF">
              <w:t xml:space="preserve"> 33.4</w:t>
            </w:r>
            <w:r w:rsidR="009E44AE" w:rsidRPr="00E33EFF">
              <w:t>.</w:t>
            </w:r>
            <w:r w:rsidR="00B00959" w:rsidRPr="00E33EFF">
              <w:t xml:space="preserve"> yra</w:t>
            </w:r>
            <w:r w:rsidR="009E44AE" w:rsidRPr="00E33EFF">
              <w:t xml:space="preserve"> </w:t>
            </w:r>
            <w:r w:rsidR="00292392" w:rsidRPr="00E33EFF">
              <w:rPr>
                <w:rFonts w:eastAsia="Calibri"/>
                <w:bCs/>
              </w:rPr>
              <w:t xml:space="preserve">įvertintas </w:t>
            </w:r>
            <w:r w:rsidR="00D21F3A" w:rsidRPr="00E33EFF">
              <w:rPr>
                <w:rFonts w:eastAsia="Calibri"/>
                <w:bCs/>
              </w:rPr>
              <w:t xml:space="preserve">kaip </w:t>
            </w:r>
            <w:r w:rsidR="00D21F3A" w:rsidRPr="00E33EFF">
              <w:rPr>
                <w:bCs/>
              </w:rPr>
              <w:t>mažesnis</w:t>
            </w:r>
            <w:r w:rsidR="00B00959" w:rsidRPr="00E33EFF">
              <w:t>, lyginant su įprasta klinikine praktika</w:t>
            </w:r>
          </w:p>
          <w:p w14:paraId="0A9E0668" w14:textId="77777777" w:rsidR="009E44AE" w:rsidRPr="00E33EFF" w:rsidRDefault="009E44AE"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2174B37F" w14:textId="0BF5B603" w:rsidR="009E44AE" w:rsidRPr="00E33EFF" w:rsidRDefault="00000000"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847138773"/>
                <w15:color w:val="FFCC00"/>
                <w14:checkbox>
                  <w14:checked w14:val="0"/>
                  <w14:checkedState w14:val="2612" w14:font="MS Gothic"/>
                  <w14:uncheckedState w14:val="2610" w14:font="MS Gothic"/>
                </w14:checkbox>
              </w:sdtPr>
              <w:sdtContent>
                <w:r w:rsidR="009E44AE" w:rsidRPr="00E33EFF">
                  <w:rPr>
                    <w:rStyle w:val="Style2"/>
                    <w:rFonts w:ascii="Segoe UI Symbol" w:eastAsia="MS Gothic" w:hAnsi="Segoe UI Symbol" w:cs="Segoe UI Symbol"/>
                    <w:sz w:val="24"/>
                  </w:rPr>
                  <w:t>☐</w:t>
                </w:r>
              </w:sdtContent>
            </w:sdt>
            <w:r w:rsidR="00D21F3A" w:rsidRPr="00E33EFF">
              <w:t xml:space="preserve"> 33.4</w:t>
            </w:r>
            <w:r w:rsidR="009E44AE" w:rsidRPr="00E33EFF">
              <w:t>. yra neįrodytas kaip toks pat</w:t>
            </w:r>
            <w:r w:rsidR="00B00959" w:rsidRPr="00E33EFF">
              <w:t>, lyginant su įprasta klinikine praktika</w:t>
            </w:r>
          </w:p>
          <w:p w14:paraId="1CB9152B" w14:textId="207A7954" w:rsidR="009E44AE" w:rsidRPr="00E33EFF" w:rsidRDefault="009E44AE" w:rsidP="00D21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r>
      <w:tr w:rsidR="009E44AE" w:rsidRPr="00E33EFF" w14:paraId="3B71758B" w14:textId="77777777" w:rsidTr="00CF5F12">
        <w:trPr>
          <w:trHeight w:val="510"/>
        </w:trPr>
        <w:tc>
          <w:tcPr>
            <w:tcW w:w="9962" w:type="dxa"/>
            <w:gridSpan w:val="2"/>
            <w:vAlign w:val="center"/>
          </w:tcPr>
          <w:p w14:paraId="7D5EDDD7" w14:textId="321F7D09" w:rsidR="009E44AE" w:rsidRPr="00E33EFF" w:rsidRDefault="009E44AE" w:rsidP="00C16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4"/>
              </w:rPr>
            </w:pPr>
            <w:r w:rsidRPr="00E33EFF">
              <w:rPr>
                <w:rStyle w:val="Style2"/>
                <w:rFonts w:eastAsia="MS Gothic"/>
                <w:b/>
                <w:bCs/>
                <w:sz w:val="24"/>
              </w:rPr>
              <w:t>Klinikinis veiksmingumas</w:t>
            </w:r>
          </w:p>
        </w:tc>
      </w:tr>
      <w:tr w:rsidR="009E44AE" w:rsidRPr="00E33EFF" w14:paraId="6D986258" w14:textId="77777777" w:rsidTr="00F437FD">
        <w:tc>
          <w:tcPr>
            <w:tcW w:w="4981" w:type="dxa"/>
          </w:tcPr>
          <w:p w14:paraId="0AB739D4" w14:textId="07BC360A" w:rsidR="009E44AE" w:rsidRPr="00E33EFF" w:rsidRDefault="00000000"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347180897"/>
                <w15:color w:val="FFCC00"/>
                <w14:checkbox>
                  <w14:checked w14:val="1"/>
                  <w14:checkedState w14:val="2612" w14:font="MS Gothic"/>
                  <w14:uncheckedState w14:val="2610" w14:font="MS Gothic"/>
                </w14:checkbox>
              </w:sdtPr>
              <w:sdtContent>
                <w:r w:rsidR="000E7AF8">
                  <w:rPr>
                    <w:rStyle w:val="Style2"/>
                    <w:rFonts w:ascii="MS Gothic" w:eastAsia="MS Gothic" w:hAnsi="MS Gothic" w:hint="eastAsia"/>
                    <w:sz w:val="24"/>
                  </w:rPr>
                  <w:t>☒</w:t>
                </w:r>
              </w:sdtContent>
            </w:sdt>
            <w:r w:rsidR="00D21F3A" w:rsidRPr="00E33EFF">
              <w:t xml:space="preserve"> 32</w:t>
            </w:r>
            <w:r w:rsidR="005815E6" w:rsidRPr="00E33EFF">
              <w:t>.4</w:t>
            </w:r>
            <w:r w:rsidR="009E44AE" w:rsidRPr="00E33EFF">
              <w:t>.</w:t>
            </w:r>
            <w:r w:rsidR="00B00959" w:rsidRPr="00E33EFF">
              <w:t xml:space="preserve"> yra</w:t>
            </w:r>
            <w:r w:rsidR="009E44AE" w:rsidRPr="00E33EFF">
              <w:t xml:space="preserve"> </w:t>
            </w:r>
            <w:r w:rsidR="005815E6" w:rsidRPr="00E33EFF">
              <w:t>iš esmės nesiskiriant</w:t>
            </w:r>
            <w:r w:rsidR="003D1E99" w:rsidRPr="00E33EFF">
              <w:t>i</w:t>
            </w:r>
            <w:r w:rsidR="005815E6" w:rsidRPr="00E33EFF">
              <w:t>s, palyginti su įprasta klinikine praktika</w:t>
            </w:r>
          </w:p>
          <w:p w14:paraId="323235CF" w14:textId="77777777" w:rsidR="009E44AE" w:rsidRPr="00E33EFF" w:rsidRDefault="009E44AE"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025A34AC" w14:textId="4A153903" w:rsidR="009E44AE" w:rsidRPr="00E33EFF" w:rsidRDefault="009E44AE" w:rsidP="00D21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c>
          <w:tcPr>
            <w:tcW w:w="4981" w:type="dxa"/>
          </w:tcPr>
          <w:p w14:paraId="2C3DDD2A" w14:textId="77BB9E91" w:rsidR="00D21F3A" w:rsidRPr="00E33EFF" w:rsidRDefault="00000000" w:rsidP="00D21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924954479"/>
                <w15:color w:val="FFCC00"/>
                <w14:checkbox>
                  <w14:checked w14:val="0"/>
                  <w14:checkedState w14:val="2612" w14:font="MS Gothic"/>
                  <w14:uncheckedState w14:val="2610" w14:font="MS Gothic"/>
                </w14:checkbox>
              </w:sdtPr>
              <w:sdtContent>
                <w:r w:rsidR="009E44AE" w:rsidRPr="00E33EFF">
                  <w:rPr>
                    <w:rStyle w:val="Style2"/>
                    <w:rFonts w:ascii="Segoe UI Symbol" w:eastAsia="MS Gothic" w:hAnsi="Segoe UI Symbol" w:cs="Segoe UI Symbol"/>
                    <w:sz w:val="24"/>
                  </w:rPr>
                  <w:t>☐</w:t>
                </w:r>
              </w:sdtContent>
            </w:sdt>
            <w:r w:rsidR="009E44AE" w:rsidRPr="00E33EFF">
              <w:t xml:space="preserve"> </w:t>
            </w:r>
            <w:r w:rsidR="00D21F3A" w:rsidRPr="00E33EFF">
              <w:t xml:space="preserve">33.4. </w:t>
            </w:r>
            <w:r w:rsidR="00B00959" w:rsidRPr="00E33EFF">
              <w:t xml:space="preserve">yra </w:t>
            </w:r>
            <w:r w:rsidR="00D21F3A" w:rsidRPr="00E33EFF">
              <w:rPr>
                <w:rFonts w:eastAsia="Calibri"/>
                <w:bCs/>
              </w:rPr>
              <w:t xml:space="preserve">įvertintas kaip </w:t>
            </w:r>
            <w:r w:rsidR="00D21F3A" w:rsidRPr="00E33EFF">
              <w:rPr>
                <w:bCs/>
              </w:rPr>
              <w:t>mažesnis</w:t>
            </w:r>
            <w:r w:rsidR="00B00959" w:rsidRPr="00E33EFF">
              <w:t>, lyginant su įprasta klinikine praktika</w:t>
            </w:r>
          </w:p>
          <w:p w14:paraId="5C5A4CFA" w14:textId="77777777" w:rsidR="00D21F3A" w:rsidRPr="00E33EFF" w:rsidRDefault="00D21F3A" w:rsidP="00D21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4397A2FE" w14:textId="043E8848" w:rsidR="009E44AE" w:rsidRPr="00E33EFF" w:rsidRDefault="00000000"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2023311786"/>
                <w15:color w:val="FFCC00"/>
                <w14:checkbox>
                  <w14:checked w14:val="0"/>
                  <w14:checkedState w14:val="2612" w14:font="MS Gothic"/>
                  <w14:uncheckedState w14:val="2610" w14:font="MS Gothic"/>
                </w14:checkbox>
              </w:sdtPr>
              <w:sdtContent>
                <w:r w:rsidR="00D21F3A" w:rsidRPr="00E33EFF">
                  <w:rPr>
                    <w:rStyle w:val="Style2"/>
                    <w:rFonts w:ascii="Segoe UI Symbol" w:eastAsia="MS Gothic" w:hAnsi="Segoe UI Symbol" w:cs="Segoe UI Symbol"/>
                    <w:sz w:val="24"/>
                  </w:rPr>
                  <w:t>☐</w:t>
                </w:r>
              </w:sdtContent>
            </w:sdt>
            <w:r w:rsidR="00D21F3A" w:rsidRPr="00E33EFF">
              <w:t xml:space="preserve"> 33.4. yra neįrodytas kaip toks pat</w:t>
            </w:r>
            <w:r w:rsidR="00B00959" w:rsidRPr="00E33EFF">
              <w:t>, lyginant su įprasta klinikine praktika</w:t>
            </w:r>
          </w:p>
          <w:p w14:paraId="2B54C1B7" w14:textId="77777777" w:rsidR="009E44AE" w:rsidRPr="00E33EFF" w:rsidRDefault="009E44AE" w:rsidP="00F43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r>
      <w:tr w:rsidR="009E44AE" w:rsidRPr="00E33EFF" w14:paraId="11780971" w14:textId="77777777" w:rsidTr="00CF5F12">
        <w:trPr>
          <w:trHeight w:val="510"/>
        </w:trPr>
        <w:tc>
          <w:tcPr>
            <w:tcW w:w="9962" w:type="dxa"/>
            <w:gridSpan w:val="2"/>
            <w:vAlign w:val="center"/>
          </w:tcPr>
          <w:p w14:paraId="7E68B1C0" w14:textId="1E7B2553" w:rsidR="009E44AE" w:rsidRPr="00E33EFF" w:rsidRDefault="00FD0E46" w:rsidP="00C16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4"/>
              </w:rPr>
            </w:pPr>
            <w:r w:rsidRPr="00E33EFF">
              <w:rPr>
                <w:rStyle w:val="Style2"/>
                <w:rFonts w:eastAsia="MS Gothic"/>
                <w:b/>
                <w:bCs/>
                <w:sz w:val="24"/>
              </w:rPr>
              <w:t>Gydymo kaštai</w:t>
            </w:r>
          </w:p>
        </w:tc>
      </w:tr>
      <w:tr w:rsidR="009E44AE" w:rsidRPr="00E33EFF" w14:paraId="41CB5553" w14:textId="77777777" w:rsidTr="00F437FD">
        <w:tc>
          <w:tcPr>
            <w:tcW w:w="4981" w:type="dxa"/>
          </w:tcPr>
          <w:p w14:paraId="772C3A57" w14:textId="5DD01E9D" w:rsidR="00244B09" w:rsidRPr="00E33EFF" w:rsidRDefault="00000000" w:rsidP="00244B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Calibri"/>
                <w:bCs/>
              </w:rPr>
            </w:pPr>
            <w:sdt>
              <w:sdtPr>
                <w:rPr>
                  <w:rStyle w:val="Style2"/>
                  <w:sz w:val="24"/>
                </w:rPr>
                <w:id w:val="1062522016"/>
                <w15:color w:val="FFCC00"/>
                <w14:checkbox>
                  <w14:checked w14:val="1"/>
                  <w14:checkedState w14:val="2612" w14:font="MS Gothic"/>
                  <w14:uncheckedState w14:val="2610" w14:font="MS Gothic"/>
                </w14:checkbox>
              </w:sdtPr>
              <w:sdtContent>
                <w:r w:rsidR="000E7AF8">
                  <w:rPr>
                    <w:rStyle w:val="Style2"/>
                    <w:rFonts w:ascii="MS Gothic" w:eastAsia="MS Gothic" w:hAnsi="MS Gothic" w:hint="eastAsia"/>
                    <w:sz w:val="24"/>
                  </w:rPr>
                  <w:t>☒</w:t>
                </w:r>
              </w:sdtContent>
            </w:sdt>
            <w:r w:rsidR="009E44AE" w:rsidRPr="00E33EFF">
              <w:t xml:space="preserve"> </w:t>
            </w:r>
            <w:r w:rsidR="00244B09" w:rsidRPr="00E33EFF">
              <w:t xml:space="preserve">33.5. </w:t>
            </w:r>
            <w:r w:rsidR="00244B09" w:rsidRPr="00E33EFF">
              <w:rPr>
                <w:rFonts w:eastAsia="Calibri"/>
                <w:bCs/>
              </w:rPr>
              <w:t>yra mažesni</w:t>
            </w:r>
            <w:r w:rsidR="00B00959" w:rsidRPr="00E33EFF">
              <w:t>, lyginant su įprasta klinikine praktika</w:t>
            </w:r>
          </w:p>
          <w:p w14:paraId="2BC24039" w14:textId="77777777" w:rsidR="00244B09" w:rsidRPr="00E33EFF" w:rsidRDefault="00244B09" w:rsidP="00244B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Calibri"/>
                <w:bCs/>
              </w:rPr>
            </w:pPr>
          </w:p>
          <w:p w14:paraId="3D0377AD" w14:textId="07D31E97" w:rsidR="00244B09" w:rsidRPr="00E33EFF" w:rsidRDefault="00000000" w:rsidP="00244B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Calibri"/>
                <w:bCs/>
              </w:rPr>
            </w:pPr>
            <w:sdt>
              <w:sdtPr>
                <w:rPr>
                  <w:rStyle w:val="Style2"/>
                  <w:sz w:val="24"/>
                </w:rPr>
                <w:id w:val="-1058704918"/>
                <w15:color w:val="FFCC00"/>
                <w14:checkbox>
                  <w14:checked w14:val="0"/>
                  <w14:checkedState w14:val="2612" w14:font="MS Gothic"/>
                  <w14:uncheckedState w14:val="2610" w14:font="MS Gothic"/>
                </w14:checkbox>
              </w:sdtPr>
              <w:sdtContent>
                <w:r w:rsidR="00BA5DBC" w:rsidRPr="00E33EFF">
                  <w:rPr>
                    <w:rStyle w:val="Style2"/>
                    <w:rFonts w:ascii="MS Gothic" w:eastAsia="MS Gothic" w:hAnsi="MS Gothic" w:hint="eastAsia"/>
                    <w:sz w:val="24"/>
                  </w:rPr>
                  <w:t>☐</w:t>
                </w:r>
              </w:sdtContent>
            </w:sdt>
            <w:r w:rsidR="00244B09" w:rsidRPr="00E33EFF">
              <w:t xml:space="preserve"> 33.5.</w:t>
            </w:r>
            <w:r w:rsidR="00BA5DBC" w:rsidRPr="00E33EFF">
              <w:t xml:space="preserve"> yra</w:t>
            </w:r>
            <w:r w:rsidR="00244B09" w:rsidRPr="00E33EFF">
              <w:t xml:space="preserve"> </w:t>
            </w:r>
            <w:r w:rsidR="00244B09" w:rsidRPr="00E33EFF">
              <w:rPr>
                <w:rFonts w:eastAsia="Calibri"/>
                <w:bCs/>
              </w:rPr>
              <w:t>tokie patys</w:t>
            </w:r>
            <w:r w:rsidR="00B00959" w:rsidRPr="00E33EFF">
              <w:t>, lyginant su įprasta klinikine praktika</w:t>
            </w:r>
          </w:p>
          <w:p w14:paraId="21B11C0A" w14:textId="108FC95A" w:rsidR="009E44AE" w:rsidRPr="00E33EFF" w:rsidRDefault="009E44AE" w:rsidP="00D21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c>
          <w:tcPr>
            <w:tcW w:w="4981" w:type="dxa"/>
          </w:tcPr>
          <w:p w14:paraId="6774AEA5" w14:textId="61C9F0C1" w:rsidR="00FD0E46" w:rsidRPr="00E33EFF" w:rsidRDefault="00000000" w:rsidP="00D21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Calibri"/>
                <w:bCs/>
              </w:rPr>
            </w:pPr>
            <w:sdt>
              <w:sdtPr>
                <w:rPr>
                  <w:rStyle w:val="Style2"/>
                  <w:sz w:val="24"/>
                </w:rPr>
                <w:id w:val="554670132"/>
                <w15:color w:val="FFCC00"/>
                <w14:checkbox>
                  <w14:checked w14:val="0"/>
                  <w14:checkedState w14:val="2612" w14:font="MS Gothic"/>
                  <w14:uncheckedState w14:val="2610" w14:font="MS Gothic"/>
                </w14:checkbox>
              </w:sdtPr>
              <w:sdtContent>
                <w:r w:rsidR="00244B09" w:rsidRPr="00E33EFF">
                  <w:rPr>
                    <w:rStyle w:val="Style2"/>
                    <w:rFonts w:ascii="MS Gothic" w:eastAsia="MS Gothic" w:hAnsi="MS Gothic" w:hint="eastAsia"/>
                    <w:sz w:val="24"/>
                  </w:rPr>
                  <w:t>☐</w:t>
                </w:r>
              </w:sdtContent>
            </w:sdt>
            <w:r w:rsidR="009E44AE" w:rsidRPr="00E33EFF">
              <w:t xml:space="preserve"> </w:t>
            </w:r>
            <w:r w:rsidR="00D521DE" w:rsidRPr="00E33EFF">
              <w:t xml:space="preserve">33.5. </w:t>
            </w:r>
            <w:r w:rsidR="00BA5DBC" w:rsidRPr="00E33EFF">
              <w:t xml:space="preserve">yra </w:t>
            </w:r>
            <w:r w:rsidR="00D521DE" w:rsidRPr="00E33EFF">
              <w:rPr>
                <w:rFonts w:eastAsia="Calibri"/>
                <w:bCs/>
              </w:rPr>
              <w:t>didesni</w:t>
            </w:r>
            <w:r w:rsidR="00B00959" w:rsidRPr="00E33EFF">
              <w:t>, lyginant su įprasta klinikine praktika</w:t>
            </w:r>
          </w:p>
          <w:p w14:paraId="40196754" w14:textId="77777777" w:rsidR="00FD0E46" w:rsidRPr="00E33EFF" w:rsidRDefault="00FD0E46" w:rsidP="00D21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Calibri"/>
                <w:bCs/>
              </w:rPr>
            </w:pPr>
          </w:p>
          <w:p w14:paraId="3B478523" w14:textId="2929A52C" w:rsidR="009E44AE" w:rsidRPr="00E33EFF" w:rsidRDefault="00000000" w:rsidP="002923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sdt>
              <w:sdtPr>
                <w:rPr>
                  <w:rStyle w:val="Style2"/>
                  <w:sz w:val="24"/>
                </w:rPr>
                <w:id w:val="27766786"/>
                <w15:color w:val="FFCC00"/>
                <w14:checkbox>
                  <w14:checked w14:val="0"/>
                  <w14:checkedState w14:val="2612" w14:font="MS Gothic"/>
                  <w14:uncheckedState w14:val="2610" w14:font="MS Gothic"/>
                </w14:checkbox>
              </w:sdtPr>
              <w:sdtContent>
                <w:r w:rsidR="00244B09" w:rsidRPr="00E33EFF">
                  <w:rPr>
                    <w:rStyle w:val="Style2"/>
                    <w:rFonts w:ascii="MS Gothic" w:eastAsia="MS Gothic" w:hAnsi="MS Gothic" w:hint="eastAsia"/>
                    <w:sz w:val="24"/>
                  </w:rPr>
                  <w:t>☐</w:t>
                </w:r>
              </w:sdtContent>
            </w:sdt>
            <w:r w:rsidR="00FD0E46" w:rsidRPr="00E33EFF">
              <w:t xml:space="preserve"> </w:t>
            </w:r>
            <w:r w:rsidR="00D521DE" w:rsidRPr="00E33EFF">
              <w:rPr>
                <w:rFonts w:eastAsia="Calibri"/>
                <w:bCs/>
              </w:rPr>
              <w:t xml:space="preserve">33.5. </w:t>
            </w:r>
            <w:r w:rsidR="00D521DE" w:rsidRPr="00E33EFF">
              <w:rPr>
                <w:bCs/>
              </w:rPr>
              <w:t>pateikti duomenys apie gydymo kaštus yra netinkami vertinti</w:t>
            </w:r>
          </w:p>
        </w:tc>
      </w:tr>
    </w:tbl>
    <w:p w14:paraId="29A90384" w14:textId="4772D5ED" w:rsidR="004A3A61" w:rsidRPr="00E33EFF" w:rsidRDefault="004A3A61" w:rsidP="00381024"/>
    <w:p w14:paraId="1B85C083" w14:textId="77777777" w:rsidR="009E44AE" w:rsidRPr="00E33EFF" w:rsidRDefault="009E44AE" w:rsidP="00381024"/>
    <w:p w14:paraId="3B2D1F25" w14:textId="3A80E19F" w:rsidR="000001B0" w:rsidRPr="00E33EFF" w:rsidRDefault="000001B0" w:rsidP="000E7AF8">
      <w:pPr>
        <w:pStyle w:val="Sraopastraipa"/>
        <w:numPr>
          <w:ilvl w:val="0"/>
          <w:numId w:val="13"/>
        </w:numPr>
        <w:ind w:left="567" w:hanging="567"/>
      </w:pPr>
      <w:r w:rsidRPr="00E33EFF">
        <w:rPr>
          <w:b/>
        </w:rPr>
        <w:lastRenderedPageBreak/>
        <w:t>REKOME</w:t>
      </w:r>
      <w:r w:rsidR="00D83182" w:rsidRPr="00E33EFF">
        <w:rPr>
          <w:b/>
        </w:rPr>
        <w:t>N</w:t>
      </w:r>
      <w:r w:rsidRPr="00E33EFF">
        <w:rPr>
          <w:b/>
        </w:rPr>
        <w:t>DACIJA</w:t>
      </w:r>
    </w:p>
    <w:p w14:paraId="7D5C6700" w14:textId="77777777" w:rsidR="00D5470B" w:rsidRPr="00E33EFF" w:rsidRDefault="00D5470B" w:rsidP="00C712EA">
      <w:pPr>
        <w:pStyle w:val="Sraopastraipa"/>
        <w:ind w:left="426"/>
      </w:pPr>
    </w:p>
    <w:p w14:paraId="2359AB28" w14:textId="464F1743" w:rsidR="004F3B2B" w:rsidRPr="00E33EFF" w:rsidRDefault="004F3B2B" w:rsidP="004F3B2B">
      <w:pPr>
        <w:jc w:val="both"/>
      </w:pPr>
      <w:r w:rsidRPr="00E33EFF">
        <w:t xml:space="preserve">Vadovaujantis </w:t>
      </w:r>
      <w:r w:rsidR="00F259FC">
        <w:t>V</w:t>
      </w:r>
      <w:r w:rsidR="00F259FC" w:rsidRPr="00E33EFF">
        <w:t>aistinių preparatų ir medicinos pagalbos priemonių įrašymo į kompensavimo sąrašus ir jų keitimo tvarkos aprašo</w:t>
      </w:r>
      <w:r w:rsidR="00F259FC">
        <w:t>, patvirtinto</w:t>
      </w:r>
      <w:r w:rsidR="00F259FC" w:rsidRPr="00E33EFF">
        <w:t xml:space="preserve"> </w:t>
      </w:r>
      <w:r w:rsidRPr="00E33EFF">
        <w:t>Lietuvos Respublikos sveikatos apsaugos ministro 2002 m. balandžio 5 d. įsakymu Nr. V-159 „Dėl vaistinių preparatų ir medicinos pagalbos priemonių įrašymo į kompensavimo sąrašus ir jų keitimo tvarkos aprašo patvirtinimo“</w:t>
      </w:r>
      <w:r w:rsidR="00F259FC">
        <w:t>,</w:t>
      </w:r>
      <w:r w:rsidRPr="00E33EFF">
        <w:t xml:space="preserve"> punktu</w:t>
      </w:r>
      <w:r w:rsidR="00481C18">
        <w:t xml:space="preserve"> </w:t>
      </w:r>
    </w:p>
    <w:p w14:paraId="55CD6F8C" w14:textId="0E334B3C" w:rsidR="004F3B2B" w:rsidRPr="00E33EFF" w:rsidRDefault="004F3B2B" w:rsidP="004F3B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453D3C61" w14:textId="63EF494B" w:rsidR="004F3B2B" w:rsidRPr="00E33EFF" w:rsidRDefault="004F3B2B" w:rsidP="004F3B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E33EFF">
        <w:t>34.3. kompensuoti vaistinį prepa</w:t>
      </w:r>
      <w:r w:rsidR="008E5E81">
        <w:t xml:space="preserve">ratą pagal paraiškoje nurodytą </w:t>
      </w:r>
      <w:r w:rsidRPr="00E33EFF">
        <w:t>indikaciją su skyrimo sąlygomis</w:t>
      </w:r>
      <w:r w:rsidR="008E5E81">
        <w:t xml:space="preserve"> </w:t>
      </w:r>
      <w:r w:rsidRPr="00E33EFF">
        <w:t>netaikant PGS, dėl iš esmės nesiskiriančio gydymo efektyvumo ir sukuriamos naudos pacientų sveikatai, lyginant su įpra</w:t>
      </w:r>
      <w:r w:rsidR="008E5E81">
        <w:t xml:space="preserve">sta klinikine praktika, ir dėl </w:t>
      </w:r>
      <w:r w:rsidRPr="00E33EFF">
        <w:t>mažesnių gydymo kašt</w:t>
      </w:r>
      <w:r w:rsidR="008E5E81">
        <w:t>ų dydžio (kaštų minimizavimas).</w:t>
      </w:r>
    </w:p>
    <w:p w14:paraId="59422C01" w14:textId="77777777" w:rsidR="004F3B2B" w:rsidRPr="00E33EFF" w:rsidRDefault="004F3B2B" w:rsidP="004F3B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06BC01EE" w14:textId="44333E0B" w:rsidR="000723FF" w:rsidRPr="00E33EFF" w:rsidRDefault="000723FF" w:rsidP="00381024"/>
    <w:p w14:paraId="18B4292E" w14:textId="68A33D72" w:rsidR="000723FF" w:rsidRPr="00E33EFF" w:rsidRDefault="00CC09D4" w:rsidP="00CC09D4">
      <w:pPr>
        <w:tabs>
          <w:tab w:val="left" w:pos="567"/>
        </w:tabs>
        <w:ind w:left="567" w:hanging="567"/>
        <w:jc w:val="both"/>
        <w:rPr>
          <w:b/>
          <w:color w:val="000000"/>
          <w:lang w:eastAsia="lt-LT"/>
        </w:rPr>
      </w:pPr>
      <w:r>
        <w:rPr>
          <w:b/>
          <w:color w:val="000000"/>
          <w:lang w:eastAsia="lt-LT"/>
        </w:rPr>
        <w:t>8.</w:t>
      </w:r>
      <w:r>
        <w:rPr>
          <w:b/>
          <w:color w:val="000000"/>
          <w:lang w:eastAsia="lt-LT"/>
        </w:rPr>
        <w:tab/>
      </w:r>
      <w:r w:rsidR="000723FF" w:rsidRPr="00E33EFF">
        <w:rPr>
          <w:b/>
          <w:color w:val="000000"/>
          <w:lang w:eastAsia="lt-LT"/>
        </w:rPr>
        <w:t>SIŪLOMOS KOMPENSUOTI TERAPINĖS INDIKACIJOS IR SKYRIMO SĄLYGOS</w:t>
      </w:r>
    </w:p>
    <w:p w14:paraId="691340BB" w14:textId="77777777" w:rsidR="000723FF" w:rsidRPr="00E33EFF" w:rsidRDefault="000723FF" w:rsidP="000723FF">
      <w:pPr>
        <w:tabs>
          <w:tab w:val="left" w:pos="426"/>
        </w:tabs>
        <w:jc w:val="both"/>
        <w:rPr>
          <w:b/>
          <w:color w:val="000000"/>
          <w:lang w:eastAsia="lt-LT"/>
        </w:rPr>
      </w:pPr>
    </w:p>
    <w:p w14:paraId="529C92C4" w14:textId="152E5FB4" w:rsidR="000723FF" w:rsidRPr="00DC5BAC" w:rsidRDefault="000723FF" w:rsidP="00824B92">
      <w:pPr>
        <w:rPr>
          <w:b/>
          <w:lang w:eastAsia="lt-LT"/>
        </w:rPr>
      </w:pPr>
      <w:r w:rsidRPr="00DC5BAC">
        <w:rPr>
          <w:b/>
          <w:lang w:eastAsia="lt-LT"/>
        </w:rPr>
        <w:t>Terapinės indikacijos</w:t>
      </w:r>
    </w:p>
    <w:p w14:paraId="5BB746DD" w14:textId="77777777" w:rsidR="000723FF" w:rsidRPr="00E33EFF" w:rsidRDefault="00000000" w:rsidP="00824B92">
      <w:sdt>
        <w:sdtPr>
          <w:rPr>
            <w:rStyle w:val="Style2"/>
          </w:rPr>
          <w:id w:val="1146316688"/>
          <w15:color w:val="FFCC00"/>
          <w14:checkbox>
            <w14:checked w14:val="0"/>
            <w14:checkedState w14:val="2612" w14:font="MS Gothic"/>
            <w14:uncheckedState w14:val="2610" w14:font="MS Gothic"/>
          </w14:checkbox>
        </w:sdtPr>
        <w:sdtContent>
          <w:r w:rsidR="000723FF" w:rsidRPr="00E33EFF">
            <w:rPr>
              <w:rStyle w:val="Style2"/>
              <w:rFonts w:ascii="MS Gothic" w:eastAsia="MS Gothic" w:hAnsi="MS Gothic"/>
            </w:rPr>
            <w:t>☐</w:t>
          </w:r>
        </w:sdtContent>
      </w:sdt>
      <w:r w:rsidR="000723FF" w:rsidRPr="00E33EFF">
        <w:t xml:space="preserve"> Siūloma kompensuoti Pareiškėjo teikiamą indikaciją be pakeitimų.</w:t>
      </w:r>
    </w:p>
    <w:p w14:paraId="597367EF" w14:textId="3B33567B" w:rsidR="000723FF" w:rsidRPr="00E33EFF" w:rsidRDefault="00000000" w:rsidP="00824B92">
      <w:sdt>
        <w:sdtPr>
          <w:rPr>
            <w:rStyle w:val="Style2"/>
          </w:rPr>
          <w:id w:val="1467245146"/>
          <w15:color w:val="FFCC00"/>
          <w14:checkbox>
            <w14:checked w14:val="1"/>
            <w14:checkedState w14:val="2612" w14:font="MS Gothic"/>
            <w14:uncheckedState w14:val="2610" w14:font="MS Gothic"/>
          </w14:checkbox>
        </w:sdtPr>
        <w:sdtContent>
          <w:r w:rsidR="000E7AF8">
            <w:rPr>
              <w:rStyle w:val="Style2"/>
              <w:rFonts w:ascii="MS Gothic" w:eastAsia="MS Gothic" w:hAnsi="MS Gothic" w:hint="eastAsia"/>
            </w:rPr>
            <w:t>☒</w:t>
          </w:r>
        </w:sdtContent>
      </w:sdt>
      <w:r w:rsidR="000723FF" w:rsidRPr="00E33EFF">
        <w:t xml:space="preserve"> Siūloma kompensuoti Pareiškėjo teikiamą indikaciją su pakeitimais.</w:t>
      </w:r>
    </w:p>
    <w:p w14:paraId="7DD65F7E" w14:textId="77777777" w:rsidR="000723FF" w:rsidRDefault="000723FF" w:rsidP="00824B92"/>
    <w:p w14:paraId="1DB6031F" w14:textId="77777777" w:rsidR="000E7AF8" w:rsidRPr="000E7AF8" w:rsidRDefault="000E7AF8" w:rsidP="000E7AF8">
      <w:pPr>
        <w:jc w:val="both"/>
      </w:pPr>
      <w:r w:rsidRPr="000E7AF8">
        <w:t>Suaugusių pacientų, kuriems negali būti taikoma hemopoezinių kamieninių ląstelių transplantacija, gydymas sergant:</w:t>
      </w:r>
    </w:p>
    <w:p w14:paraId="6AA27654" w14:textId="77777777" w:rsidR="000E7AF8" w:rsidRPr="000E7AF8" w:rsidRDefault="000E7AF8" w:rsidP="000E7AF8">
      <w:pPr>
        <w:numPr>
          <w:ilvl w:val="0"/>
          <w:numId w:val="16"/>
        </w:numPr>
        <w:jc w:val="both"/>
      </w:pPr>
      <w:r w:rsidRPr="000E7AF8">
        <w:t>ūmine mieloidine leukemija (ŪML), esant 20–30 % blastų ir daugiaeilei displazijai pagal Pasaulio sveikatos organizacijos (PSO) klasifikaciją;</w:t>
      </w:r>
    </w:p>
    <w:p w14:paraId="75A26BF3" w14:textId="77777777" w:rsidR="000E7AF8" w:rsidRPr="000E7AF8" w:rsidRDefault="000E7AF8" w:rsidP="000E7AF8">
      <w:pPr>
        <w:numPr>
          <w:ilvl w:val="0"/>
          <w:numId w:val="16"/>
        </w:numPr>
        <w:jc w:val="both"/>
      </w:pPr>
      <w:r w:rsidRPr="000E7AF8">
        <w:t>ŪML, esant &gt; 30 % blastų kaulų čiulpuose pagal PSO klasifikaciją.</w:t>
      </w:r>
    </w:p>
    <w:p w14:paraId="44D825D3" w14:textId="77777777" w:rsidR="000E7AF8" w:rsidRPr="00E33EFF" w:rsidRDefault="000E7AF8" w:rsidP="00824B92"/>
    <w:p w14:paraId="241A6E6B" w14:textId="77777777" w:rsidR="000723FF" w:rsidRPr="00E33EFF" w:rsidRDefault="000723FF" w:rsidP="00824B92">
      <w:pPr>
        <w:rPr>
          <w:b/>
        </w:rPr>
      </w:pPr>
      <w:r w:rsidRPr="00E33EFF">
        <w:rPr>
          <w:b/>
        </w:rPr>
        <w:t>Skyrimo sąlygos</w:t>
      </w:r>
    </w:p>
    <w:p w14:paraId="250ACC46" w14:textId="182DEA0F" w:rsidR="000723FF" w:rsidRPr="00E33EFF" w:rsidRDefault="00000000" w:rsidP="00824B92">
      <w:sdt>
        <w:sdtPr>
          <w:rPr>
            <w:rStyle w:val="Style2"/>
          </w:rPr>
          <w:id w:val="169305347"/>
          <w15:color w:val="FFCC00"/>
          <w14:checkbox>
            <w14:checked w14:val="1"/>
            <w14:checkedState w14:val="2612" w14:font="MS Gothic"/>
            <w14:uncheckedState w14:val="2610" w14:font="MS Gothic"/>
          </w14:checkbox>
        </w:sdtPr>
        <w:sdtContent>
          <w:r w:rsidR="000E7AF8">
            <w:rPr>
              <w:rStyle w:val="Style2"/>
              <w:rFonts w:ascii="MS Gothic" w:eastAsia="MS Gothic" w:hAnsi="MS Gothic" w:hint="eastAsia"/>
            </w:rPr>
            <w:t>☒</w:t>
          </w:r>
        </w:sdtContent>
      </w:sdt>
      <w:r w:rsidR="000723FF" w:rsidRPr="00E33EFF">
        <w:t xml:space="preserve"> Pareiškėjo siūlomos skyrimo sąlygos priimtinos. </w:t>
      </w:r>
    </w:p>
    <w:p w14:paraId="297867ED" w14:textId="77777777" w:rsidR="000723FF" w:rsidRPr="00E33EFF" w:rsidRDefault="00000000" w:rsidP="00824B92">
      <w:sdt>
        <w:sdtPr>
          <w:rPr>
            <w:rStyle w:val="Style2"/>
          </w:rPr>
          <w:id w:val="1823936883"/>
          <w15:color w:val="FFCC00"/>
          <w14:checkbox>
            <w14:checked w14:val="0"/>
            <w14:checkedState w14:val="2612" w14:font="MS Gothic"/>
            <w14:uncheckedState w14:val="2610" w14:font="MS Gothic"/>
          </w14:checkbox>
        </w:sdtPr>
        <w:sdtContent>
          <w:r w:rsidR="000723FF" w:rsidRPr="00E33EFF">
            <w:rPr>
              <w:rStyle w:val="Style2"/>
              <w:rFonts w:ascii="MS Gothic" w:eastAsia="MS Gothic" w:hAnsi="MS Gothic"/>
            </w:rPr>
            <w:t>☐</w:t>
          </w:r>
        </w:sdtContent>
      </w:sdt>
      <w:r w:rsidR="000723FF" w:rsidRPr="00E33EFF">
        <w:t xml:space="preserve"> Pareiškėjo siūlomos skyrimo sąlygos nepriimtinos. </w:t>
      </w:r>
    </w:p>
    <w:p w14:paraId="7CDFF220" w14:textId="58191D98" w:rsidR="000723FF" w:rsidRPr="000723FF" w:rsidRDefault="000723FF" w:rsidP="00824B92">
      <w:pPr>
        <w:rPr>
          <w:b/>
        </w:rPr>
      </w:pPr>
    </w:p>
    <w:sectPr w:rsidR="000723FF" w:rsidRPr="000723FF" w:rsidSect="00B867EF">
      <w:headerReference w:type="even" r:id="rId8"/>
      <w:headerReference w:type="default" r:id="rId9"/>
      <w:footerReference w:type="even" r:id="rId10"/>
      <w:footerReference w:type="default" r:id="rId11"/>
      <w:headerReference w:type="first" r:id="rId12"/>
      <w:footerReference w:type="first" r:id="rId13"/>
      <w:pgSz w:w="11907" w:h="16840" w:code="9"/>
      <w:pgMar w:top="1134" w:right="567" w:bottom="1134" w:left="1701" w:header="646" w:footer="0" w:gutter="0"/>
      <w:cols w:space="1296"/>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F6533" w14:textId="77777777" w:rsidR="00B867EF" w:rsidRDefault="00B867EF">
      <w:r>
        <w:separator/>
      </w:r>
    </w:p>
  </w:endnote>
  <w:endnote w:type="continuationSeparator" w:id="0">
    <w:p w14:paraId="198DAA16" w14:textId="77777777" w:rsidR="00B867EF" w:rsidRDefault="00B86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BA"/>
    <w:family w:val="swiss"/>
    <w:pitch w:val="variable"/>
    <w:sig w:usb0="E1002EFF" w:usb1="C000605B" w:usb2="00000029" w:usb3="00000000" w:csb0="000101FF" w:csb1="00000000"/>
  </w:font>
  <w:font w:name="Arial">
    <w:panose1 w:val="020B0604020202020204"/>
    <w:charset w:val="BA"/>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C8B3" w14:textId="77777777" w:rsidR="00A02DC0" w:rsidRDefault="00A02DC0">
    <w:pPr>
      <w:pStyle w:val="Por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18067" w14:textId="77777777" w:rsidR="00A02DC0" w:rsidRDefault="00A02DC0">
    <w:pPr>
      <w:pStyle w:val="Por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D3368" w14:textId="77777777" w:rsidR="00347FAA" w:rsidRDefault="00347FAA">
    <w:pPr>
      <w:pStyle w:val="Porat"/>
      <w:jc w:val="right"/>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EB669" w14:textId="77777777" w:rsidR="00B867EF" w:rsidRDefault="00B867EF">
      <w:r>
        <w:separator/>
      </w:r>
    </w:p>
  </w:footnote>
  <w:footnote w:type="continuationSeparator" w:id="0">
    <w:p w14:paraId="7E21C176" w14:textId="77777777" w:rsidR="00B867EF" w:rsidRDefault="00B867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86FB2" w14:textId="77777777" w:rsidR="00347FAA" w:rsidRDefault="00347FAA">
    <w:pPr>
      <w:pStyle w:val="Antrats"/>
      <w:framePr w:wrap="around" w:vAnchor="text" w:hAnchor="margin" w:xAlign="center" w:y="1"/>
      <w:rPr>
        <w:rStyle w:val="Puslapionumeris"/>
      </w:rPr>
    </w:pPr>
    <w:r>
      <w:rPr>
        <w:rStyle w:val="Puslapionumeris"/>
      </w:rPr>
      <w:fldChar w:fldCharType="begin"/>
    </w:r>
    <w:r>
      <w:rPr>
        <w:rStyle w:val="Puslapionumeris"/>
      </w:rPr>
      <w:instrText xml:space="preserve">PAGE  </w:instrText>
    </w:r>
    <w:r>
      <w:rPr>
        <w:rStyle w:val="Puslapionumeris"/>
      </w:rPr>
      <w:fldChar w:fldCharType="separate"/>
    </w:r>
    <w:r>
      <w:rPr>
        <w:rStyle w:val="Puslapionumeris"/>
        <w:noProof/>
      </w:rPr>
      <w:t>1</w:t>
    </w:r>
    <w:r>
      <w:rPr>
        <w:rStyle w:val="Puslapionumeris"/>
      </w:rPr>
      <w:fldChar w:fldCharType="end"/>
    </w:r>
  </w:p>
  <w:p w14:paraId="3E81DB01" w14:textId="77777777" w:rsidR="00347FAA" w:rsidRDefault="00347FAA">
    <w:pPr>
      <w:pStyle w:val="Antrat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BD5F9" w14:textId="5F098EAD" w:rsidR="00347FAA" w:rsidRDefault="00347FAA">
    <w:pPr>
      <w:pStyle w:val="Antrats"/>
      <w:framePr w:wrap="around" w:vAnchor="text" w:hAnchor="margin" w:xAlign="center" w:y="1"/>
      <w:rPr>
        <w:rStyle w:val="Puslapionumeris"/>
      </w:rPr>
    </w:pPr>
    <w:r>
      <w:rPr>
        <w:rStyle w:val="Puslapionumeris"/>
      </w:rPr>
      <w:fldChar w:fldCharType="begin"/>
    </w:r>
    <w:r>
      <w:rPr>
        <w:rStyle w:val="Puslapionumeris"/>
      </w:rPr>
      <w:instrText xml:space="preserve">PAGE  </w:instrText>
    </w:r>
    <w:r>
      <w:rPr>
        <w:rStyle w:val="Puslapionumeris"/>
      </w:rPr>
      <w:fldChar w:fldCharType="separate"/>
    </w:r>
    <w:r w:rsidR="00A02DC0">
      <w:rPr>
        <w:rStyle w:val="Puslapionumeris"/>
        <w:noProof/>
      </w:rPr>
      <w:t>3</w:t>
    </w:r>
    <w:r>
      <w:rPr>
        <w:rStyle w:val="Puslapionumeris"/>
      </w:rPr>
      <w:fldChar w:fldCharType="end"/>
    </w:r>
  </w:p>
  <w:p w14:paraId="13EC872E" w14:textId="77777777" w:rsidR="00347FAA" w:rsidRDefault="00347FAA">
    <w:pPr>
      <w:pStyle w:val="Antrat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E1C8F" w14:textId="77777777" w:rsidR="00347FAA" w:rsidRDefault="00347FAA" w:rsidP="00FD793C">
    <w:pPr>
      <w:pStyle w:val="Antrats"/>
      <w:ind w:left="612"/>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7D8E"/>
    <w:multiLevelType w:val="hybridMultilevel"/>
    <w:tmpl w:val="10FAC1CC"/>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 w15:restartNumberingAfterBreak="0">
    <w:nsid w:val="06EE0B73"/>
    <w:multiLevelType w:val="hybridMultilevel"/>
    <w:tmpl w:val="E15E6CAA"/>
    <w:lvl w:ilvl="0" w:tplc="2BE8F322">
      <w:numFmt w:val="bullet"/>
      <w:lvlText w:val="•"/>
      <w:lvlJc w:val="left"/>
      <w:pPr>
        <w:ind w:left="720" w:hanging="360"/>
      </w:pPr>
      <w:rPr>
        <w:rFonts w:ascii="Times New Roman" w:eastAsia="Calibri" w:hAnsi="Times New Roman"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2" w15:restartNumberingAfterBreak="0">
    <w:nsid w:val="09E0081E"/>
    <w:multiLevelType w:val="multilevel"/>
    <w:tmpl w:val="0427001F"/>
    <w:lvl w:ilvl="0">
      <w:start w:val="1"/>
      <w:numFmt w:val="decimal"/>
      <w:lvlText w:val="%1."/>
      <w:lvlJc w:val="left"/>
      <w:pPr>
        <w:ind w:left="360" w:hanging="360"/>
      </w:pPr>
      <w:rPr>
        <w:rFonts w:hint="default"/>
        <w:b w:val="0"/>
        <w:bCs w:val="0"/>
      </w:rPr>
    </w:lvl>
    <w:lvl w:ilvl="1">
      <w:start w:val="1"/>
      <w:numFmt w:val="decimal"/>
      <w:lvlText w:val="%1.%2."/>
      <w:lvlJc w:val="left"/>
      <w:pPr>
        <w:ind w:left="28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AD2E58"/>
    <w:multiLevelType w:val="hybridMultilevel"/>
    <w:tmpl w:val="F6943F7A"/>
    <w:lvl w:ilvl="0" w:tplc="AB64BC8E">
      <w:start w:val="1"/>
      <w:numFmt w:val="decimal"/>
      <w:lvlText w:val="%1."/>
      <w:lvlJc w:val="left"/>
      <w:pPr>
        <w:ind w:left="720" w:hanging="360"/>
      </w:pPr>
      <w:rPr>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 w15:restartNumberingAfterBreak="0">
    <w:nsid w:val="155929C9"/>
    <w:multiLevelType w:val="hybridMultilevel"/>
    <w:tmpl w:val="F9B8D386"/>
    <w:lvl w:ilvl="0" w:tplc="08090005">
      <w:start w:val="1"/>
      <w:numFmt w:val="bullet"/>
      <w:lvlText w:val=""/>
      <w:lvlJc w:val="left"/>
      <w:pPr>
        <w:ind w:left="927" w:hanging="360"/>
      </w:pPr>
      <w:rPr>
        <w:rFonts w:ascii="Wingdings" w:hAnsi="Wingdings"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5" w15:restartNumberingAfterBreak="0">
    <w:nsid w:val="17584052"/>
    <w:multiLevelType w:val="hybridMultilevel"/>
    <w:tmpl w:val="2EA01A1A"/>
    <w:lvl w:ilvl="0" w:tplc="DE7AA58E">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101C59"/>
    <w:multiLevelType w:val="hybridMultilevel"/>
    <w:tmpl w:val="64544F3A"/>
    <w:lvl w:ilvl="0" w:tplc="04270001">
      <w:start w:val="1"/>
      <w:numFmt w:val="bullet"/>
      <w:lvlText w:val=""/>
      <w:lvlJc w:val="left"/>
      <w:pPr>
        <w:ind w:left="2160" w:hanging="360"/>
      </w:pPr>
      <w:rPr>
        <w:rFonts w:ascii="Symbol" w:hAnsi="Symbol" w:hint="default"/>
      </w:rPr>
    </w:lvl>
    <w:lvl w:ilvl="1" w:tplc="04270003" w:tentative="1">
      <w:start w:val="1"/>
      <w:numFmt w:val="bullet"/>
      <w:lvlText w:val="o"/>
      <w:lvlJc w:val="left"/>
      <w:pPr>
        <w:ind w:left="2880" w:hanging="360"/>
      </w:pPr>
      <w:rPr>
        <w:rFonts w:ascii="Courier New" w:hAnsi="Courier New" w:cs="Courier New" w:hint="default"/>
      </w:rPr>
    </w:lvl>
    <w:lvl w:ilvl="2" w:tplc="04270005" w:tentative="1">
      <w:start w:val="1"/>
      <w:numFmt w:val="bullet"/>
      <w:lvlText w:val=""/>
      <w:lvlJc w:val="left"/>
      <w:pPr>
        <w:ind w:left="3600" w:hanging="360"/>
      </w:pPr>
      <w:rPr>
        <w:rFonts w:ascii="Wingdings" w:hAnsi="Wingdings" w:hint="default"/>
      </w:rPr>
    </w:lvl>
    <w:lvl w:ilvl="3" w:tplc="04270001" w:tentative="1">
      <w:start w:val="1"/>
      <w:numFmt w:val="bullet"/>
      <w:lvlText w:val=""/>
      <w:lvlJc w:val="left"/>
      <w:pPr>
        <w:ind w:left="4320" w:hanging="360"/>
      </w:pPr>
      <w:rPr>
        <w:rFonts w:ascii="Symbol" w:hAnsi="Symbol" w:hint="default"/>
      </w:rPr>
    </w:lvl>
    <w:lvl w:ilvl="4" w:tplc="04270003" w:tentative="1">
      <w:start w:val="1"/>
      <w:numFmt w:val="bullet"/>
      <w:lvlText w:val="o"/>
      <w:lvlJc w:val="left"/>
      <w:pPr>
        <w:ind w:left="5040" w:hanging="360"/>
      </w:pPr>
      <w:rPr>
        <w:rFonts w:ascii="Courier New" w:hAnsi="Courier New" w:cs="Courier New" w:hint="default"/>
      </w:rPr>
    </w:lvl>
    <w:lvl w:ilvl="5" w:tplc="04270005" w:tentative="1">
      <w:start w:val="1"/>
      <w:numFmt w:val="bullet"/>
      <w:lvlText w:val=""/>
      <w:lvlJc w:val="left"/>
      <w:pPr>
        <w:ind w:left="5760" w:hanging="360"/>
      </w:pPr>
      <w:rPr>
        <w:rFonts w:ascii="Wingdings" w:hAnsi="Wingdings" w:hint="default"/>
      </w:rPr>
    </w:lvl>
    <w:lvl w:ilvl="6" w:tplc="04270001" w:tentative="1">
      <w:start w:val="1"/>
      <w:numFmt w:val="bullet"/>
      <w:lvlText w:val=""/>
      <w:lvlJc w:val="left"/>
      <w:pPr>
        <w:ind w:left="6480" w:hanging="360"/>
      </w:pPr>
      <w:rPr>
        <w:rFonts w:ascii="Symbol" w:hAnsi="Symbol" w:hint="default"/>
      </w:rPr>
    </w:lvl>
    <w:lvl w:ilvl="7" w:tplc="04270003" w:tentative="1">
      <w:start w:val="1"/>
      <w:numFmt w:val="bullet"/>
      <w:lvlText w:val="o"/>
      <w:lvlJc w:val="left"/>
      <w:pPr>
        <w:ind w:left="7200" w:hanging="360"/>
      </w:pPr>
      <w:rPr>
        <w:rFonts w:ascii="Courier New" w:hAnsi="Courier New" w:cs="Courier New" w:hint="default"/>
      </w:rPr>
    </w:lvl>
    <w:lvl w:ilvl="8" w:tplc="04270005" w:tentative="1">
      <w:start w:val="1"/>
      <w:numFmt w:val="bullet"/>
      <w:lvlText w:val=""/>
      <w:lvlJc w:val="left"/>
      <w:pPr>
        <w:ind w:left="7920" w:hanging="360"/>
      </w:pPr>
      <w:rPr>
        <w:rFonts w:ascii="Wingdings" w:hAnsi="Wingdings" w:hint="default"/>
      </w:rPr>
    </w:lvl>
  </w:abstractNum>
  <w:abstractNum w:abstractNumId="7" w15:restartNumberingAfterBreak="0">
    <w:nsid w:val="3975004F"/>
    <w:multiLevelType w:val="hybridMultilevel"/>
    <w:tmpl w:val="13E46078"/>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8" w15:restartNumberingAfterBreak="0">
    <w:nsid w:val="3BCC4222"/>
    <w:multiLevelType w:val="multilevel"/>
    <w:tmpl w:val="C9C6278E"/>
    <w:lvl w:ilvl="0">
      <w:start w:val="2"/>
      <w:numFmt w:val="decimal"/>
      <w:lvlText w:val="%1."/>
      <w:lvlJc w:val="left"/>
      <w:pPr>
        <w:ind w:left="360" w:hanging="360"/>
      </w:pPr>
      <w:rPr>
        <w:rFonts w:eastAsia="Arial Unicode MS" w:hint="default"/>
      </w:rPr>
    </w:lvl>
    <w:lvl w:ilvl="1">
      <w:start w:val="7"/>
      <w:numFmt w:val="decimal"/>
      <w:lvlText w:val="%1.%2."/>
      <w:lvlJc w:val="left"/>
      <w:pPr>
        <w:ind w:left="720" w:hanging="360"/>
      </w:pPr>
      <w:rPr>
        <w:rFonts w:eastAsia="Arial Unicode MS" w:hint="default"/>
      </w:rPr>
    </w:lvl>
    <w:lvl w:ilvl="2">
      <w:start w:val="1"/>
      <w:numFmt w:val="decimal"/>
      <w:lvlText w:val="%1.%2.%3."/>
      <w:lvlJc w:val="left"/>
      <w:pPr>
        <w:ind w:left="1440" w:hanging="720"/>
      </w:pPr>
      <w:rPr>
        <w:rFonts w:eastAsia="Arial Unicode MS" w:hint="default"/>
      </w:rPr>
    </w:lvl>
    <w:lvl w:ilvl="3">
      <w:start w:val="1"/>
      <w:numFmt w:val="decimal"/>
      <w:lvlText w:val="%1.%2.%3.%4."/>
      <w:lvlJc w:val="left"/>
      <w:pPr>
        <w:ind w:left="1800" w:hanging="720"/>
      </w:pPr>
      <w:rPr>
        <w:rFonts w:eastAsia="Arial Unicode MS" w:hint="default"/>
      </w:rPr>
    </w:lvl>
    <w:lvl w:ilvl="4">
      <w:start w:val="1"/>
      <w:numFmt w:val="decimal"/>
      <w:lvlText w:val="%1.%2.%3.%4.%5."/>
      <w:lvlJc w:val="left"/>
      <w:pPr>
        <w:ind w:left="2520" w:hanging="1080"/>
      </w:pPr>
      <w:rPr>
        <w:rFonts w:eastAsia="Arial Unicode MS" w:hint="default"/>
      </w:rPr>
    </w:lvl>
    <w:lvl w:ilvl="5">
      <w:start w:val="1"/>
      <w:numFmt w:val="decimal"/>
      <w:lvlText w:val="%1.%2.%3.%4.%5.%6."/>
      <w:lvlJc w:val="left"/>
      <w:pPr>
        <w:ind w:left="2880" w:hanging="1080"/>
      </w:pPr>
      <w:rPr>
        <w:rFonts w:eastAsia="Arial Unicode MS" w:hint="default"/>
      </w:rPr>
    </w:lvl>
    <w:lvl w:ilvl="6">
      <w:start w:val="1"/>
      <w:numFmt w:val="decimal"/>
      <w:lvlText w:val="%1.%2.%3.%4.%5.%6.%7."/>
      <w:lvlJc w:val="left"/>
      <w:pPr>
        <w:ind w:left="3600" w:hanging="1440"/>
      </w:pPr>
      <w:rPr>
        <w:rFonts w:eastAsia="Arial Unicode MS" w:hint="default"/>
      </w:rPr>
    </w:lvl>
    <w:lvl w:ilvl="7">
      <w:start w:val="1"/>
      <w:numFmt w:val="decimal"/>
      <w:lvlText w:val="%1.%2.%3.%4.%5.%6.%7.%8."/>
      <w:lvlJc w:val="left"/>
      <w:pPr>
        <w:ind w:left="3960" w:hanging="1440"/>
      </w:pPr>
      <w:rPr>
        <w:rFonts w:eastAsia="Arial Unicode MS" w:hint="default"/>
      </w:rPr>
    </w:lvl>
    <w:lvl w:ilvl="8">
      <w:start w:val="1"/>
      <w:numFmt w:val="decimal"/>
      <w:lvlText w:val="%1.%2.%3.%4.%5.%6.%7.%8.%9."/>
      <w:lvlJc w:val="left"/>
      <w:pPr>
        <w:ind w:left="4680" w:hanging="1800"/>
      </w:pPr>
      <w:rPr>
        <w:rFonts w:eastAsia="Arial Unicode MS" w:hint="default"/>
      </w:rPr>
    </w:lvl>
  </w:abstractNum>
  <w:abstractNum w:abstractNumId="9" w15:restartNumberingAfterBreak="0">
    <w:nsid w:val="41953EAB"/>
    <w:multiLevelType w:val="hybridMultilevel"/>
    <w:tmpl w:val="D0F0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9B0191"/>
    <w:multiLevelType w:val="multilevel"/>
    <w:tmpl w:val="042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2765B8"/>
    <w:multiLevelType w:val="hybridMultilevel"/>
    <w:tmpl w:val="1EE816F8"/>
    <w:lvl w:ilvl="0" w:tplc="2BE8F322">
      <w:numFmt w:val="bullet"/>
      <w:lvlText w:val="•"/>
      <w:lvlJc w:val="left"/>
      <w:pPr>
        <w:ind w:left="720" w:hanging="360"/>
      </w:pPr>
      <w:rPr>
        <w:rFonts w:ascii="Times New Roman" w:eastAsia="Calibri" w:hAnsi="Times New Roman"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2" w15:restartNumberingAfterBreak="0">
    <w:nsid w:val="59B83C1B"/>
    <w:multiLevelType w:val="multilevel"/>
    <w:tmpl w:val="5F38437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3" w15:restartNumberingAfterBreak="0">
    <w:nsid w:val="5A0D73F3"/>
    <w:multiLevelType w:val="hybridMultilevel"/>
    <w:tmpl w:val="CA9A2AC8"/>
    <w:lvl w:ilvl="0" w:tplc="0427000F">
      <w:start w:val="8"/>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4" w15:restartNumberingAfterBreak="0">
    <w:nsid w:val="6AB27E1E"/>
    <w:multiLevelType w:val="hybridMultilevel"/>
    <w:tmpl w:val="3D568A5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5" w15:restartNumberingAfterBreak="0">
    <w:nsid w:val="72266018"/>
    <w:multiLevelType w:val="hybridMultilevel"/>
    <w:tmpl w:val="AA9C989A"/>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16cid:durableId="1154488309">
    <w:abstractNumId w:val="9"/>
  </w:num>
  <w:num w:numId="2" w16cid:durableId="208419329">
    <w:abstractNumId w:val="2"/>
  </w:num>
  <w:num w:numId="3" w16cid:durableId="818303506">
    <w:abstractNumId w:val="12"/>
  </w:num>
  <w:num w:numId="4" w16cid:durableId="857430522">
    <w:abstractNumId w:val="10"/>
  </w:num>
  <w:num w:numId="5" w16cid:durableId="87124871">
    <w:abstractNumId w:val="8"/>
  </w:num>
  <w:num w:numId="6" w16cid:durableId="1561862500">
    <w:abstractNumId w:val="7"/>
  </w:num>
  <w:num w:numId="7" w16cid:durableId="2045205697">
    <w:abstractNumId w:val="6"/>
  </w:num>
  <w:num w:numId="8" w16cid:durableId="18703716">
    <w:abstractNumId w:val="15"/>
  </w:num>
  <w:num w:numId="9" w16cid:durableId="569077936">
    <w:abstractNumId w:val="0"/>
  </w:num>
  <w:num w:numId="10" w16cid:durableId="2104454327">
    <w:abstractNumId w:val="13"/>
  </w:num>
  <w:num w:numId="11" w16cid:durableId="1654600288">
    <w:abstractNumId w:val="14"/>
  </w:num>
  <w:num w:numId="12" w16cid:durableId="1467818544">
    <w:abstractNumId w:val="3"/>
  </w:num>
  <w:num w:numId="13" w16cid:durableId="2041859206">
    <w:abstractNumId w:val="5"/>
  </w:num>
  <w:num w:numId="14" w16cid:durableId="417559451">
    <w:abstractNumId w:val="4"/>
  </w:num>
  <w:num w:numId="15" w16cid:durableId="1159880947">
    <w:abstractNumId w:val="11"/>
  </w:num>
  <w:num w:numId="16" w16cid:durableId="1694262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0E7"/>
    <w:rsid w:val="000001B0"/>
    <w:rsid w:val="00003F5B"/>
    <w:rsid w:val="000114DD"/>
    <w:rsid w:val="000136F7"/>
    <w:rsid w:val="0002686C"/>
    <w:rsid w:val="00031D0E"/>
    <w:rsid w:val="000337E6"/>
    <w:rsid w:val="0003402E"/>
    <w:rsid w:val="00034EAE"/>
    <w:rsid w:val="00042924"/>
    <w:rsid w:val="00053975"/>
    <w:rsid w:val="00057A2B"/>
    <w:rsid w:val="000606BE"/>
    <w:rsid w:val="000723FF"/>
    <w:rsid w:val="000736B8"/>
    <w:rsid w:val="0008190F"/>
    <w:rsid w:val="00081D9C"/>
    <w:rsid w:val="00082907"/>
    <w:rsid w:val="0008378D"/>
    <w:rsid w:val="000908A5"/>
    <w:rsid w:val="00092805"/>
    <w:rsid w:val="000C454C"/>
    <w:rsid w:val="000D5038"/>
    <w:rsid w:val="000E29D4"/>
    <w:rsid w:val="000E7AF8"/>
    <w:rsid w:val="000F3540"/>
    <w:rsid w:val="00100491"/>
    <w:rsid w:val="00104E2E"/>
    <w:rsid w:val="00107287"/>
    <w:rsid w:val="00117406"/>
    <w:rsid w:val="00121EF0"/>
    <w:rsid w:val="00124A9E"/>
    <w:rsid w:val="00130703"/>
    <w:rsid w:val="0013153F"/>
    <w:rsid w:val="001408B8"/>
    <w:rsid w:val="001517E2"/>
    <w:rsid w:val="001521D9"/>
    <w:rsid w:val="001554E2"/>
    <w:rsid w:val="00164146"/>
    <w:rsid w:val="0017369C"/>
    <w:rsid w:val="00175D57"/>
    <w:rsid w:val="00180C39"/>
    <w:rsid w:val="00180D96"/>
    <w:rsid w:val="00184BD3"/>
    <w:rsid w:val="001921F3"/>
    <w:rsid w:val="001B3C5B"/>
    <w:rsid w:val="001D746F"/>
    <w:rsid w:val="001E4BBB"/>
    <w:rsid w:val="001E6304"/>
    <w:rsid w:val="0020381E"/>
    <w:rsid w:val="00213471"/>
    <w:rsid w:val="00215906"/>
    <w:rsid w:val="00241CD8"/>
    <w:rsid w:val="00244B09"/>
    <w:rsid w:val="002519CB"/>
    <w:rsid w:val="0025697F"/>
    <w:rsid w:val="00260258"/>
    <w:rsid w:val="0026588E"/>
    <w:rsid w:val="00272428"/>
    <w:rsid w:val="00272948"/>
    <w:rsid w:val="00274082"/>
    <w:rsid w:val="00292392"/>
    <w:rsid w:val="002946C7"/>
    <w:rsid w:val="002B3CC1"/>
    <w:rsid w:val="002C09E0"/>
    <w:rsid w:val="002C1BB1"/>
    <w:rsid w:val="002C2786"/>
    <w:rsid w:val="002C3A10"/>
    <w:rsid w:val="002C4A90"/>
    <w:rsid w:val="002C4ED5"/>
    <w:rsid w:val="002D02EF"/>
    <w:rsid w:val="002E0702"/>
    <w:rsid w:val="002E57AD"/>
    <w:rsid w:val="002E6F80"/>
    <w:rsid w:val="002F0E4F"/>
    <w:rsid w:val="002F1053"/>
    <w:rsid w:val="00317B0E"/>
    <w:rsid w:val="00347FAA"/>
    <w:rsid w:val="0035172D"/>
    <w:rsid w:val="0036187D"/>
    <w:rsid w:val="00367EDB"/>
    <w:rsid w:val="00381024"/>
    <w:rsid w:val="00386307"/>
    <w:rsid w:val="003874DE"/>
    <w:rsid w:val="00393E9F"/>
    <w:rsid w:val="0039696E"/>
    <w:rsid w:val="003B211A"/>
    <w:rsid w:val="003C141F"/>
    <w:rsid w:val="003C6B0E"/>
    <w:rsid w:val="003C7257"/>
    <w:rsid w:val="003C7E35"/>
    <w:rsid w:val="003D1E99"/>
    <w:rsid w:val="003D6208"/>
    <w:rsid w:val="00404E8A"/>
    <w:rsid w:val="0040622F"/>
    <w:rsid w:val="00411107"/>
    <w:rsid w:val="00413F24"/>
    <w:rsid w:val="00422853"/>
    <w:rsid w:val="00423160"/>
    <w:rsid w:val="00453862"/>
    <w:rsid w:val="0045469B"/>
    <w:rsid w:val="00461338"/>
    <w:rsid w:val="004677DB"/>
    <w:rsid w:val="00476256"/>
    <w:rsid w:val="00481C18"/>
    <w:rsid w:val="0048630F"/>
    <w:rsid w:val="004947A1"/>
    <w:rsid w:val="0049482A"/>
    <w:rsid w:val="004979D3"/>
    <w:rsid w:val="004A00E7"/>
    <w:rsid w:val="004A3A61"/>
    <w:rsid w:val="004B59BA"/>
    <w:rsid w:val="004B5A03"/>
    <w:rsid w:val="004C263A"/>
    <w:rsid w:val="004D48A6"/>
    <w:rsid w:val="004D7B8F"/>
    <w:rsid w:val="004E6458"/>
    <w:rsid w:val="004E6E7D"/>
    <w:rsid w:val="004F1AAC"/>
    <w:rsid w:val="004F1AE2"/>
    <w:rsid w:val="004F34F0"/>
    <w:rsid w:val="004F3B2B"/>
    <w:rsid w:val="004F6050"/>
    <w:rsid w:val="005005EF"/>
    <w:rsid w:val="005123C2"/>
    <w:rsid w:val="0052144B"/>
    <w:rsid w:val="00524066"/>
    <w:rsid w:val="00534E11"/>
    <w:rsid w:val="005378D8"/>
    <w:rsid w:val="005400D9"/>
    <w:rsid w:val="005476A4"/>
    <w:rsid w:val="0055019B"/>
    <w:rsid w:val="00556E63"/>
    <w:rsid w:val="005601A4"/>
    <w:rsid w:val="00566DBB"/>
    <w:rsid w:val="005767DB"/>
    <w:rsid w:val="005815E6"/>
    <w:rsid w:val="0058712F"/>
    <w:rsid w:val="005976CE"/>
    <w:rsid w:val="005A23D4"/>
    <w:rsid w:val="005A2D1E"/>
    <w:rsid w:val="005B3756"/>
    <w:rsid w:val="005C493F"/>
    <w:rsid w:val="005C6BF7"/>
    <w:rsid w:val="005C71BF"/>
    <w:rsid w:val="005D002C"/>
    <w:rsid w:val="005D30E1"/>
    <w:rsid w:val="005D6555"/>
    <w:rsid w:val="005D7BDF"/>
    <w:rsid w:val="005E4870"/>
    <w:rsid w:val="005F71D9"/>
    <w:rsid w:val="005F7602"/>
    <w:rsid w:val="006062BE"/>
    <w:rsid w:val="00613143"/>
    <w:rsid w:val="00613501"/>
    <w:rsid w:val="0061611B"/>
    <w:rsid w:val="006166A8"/>
    <w:rsid w:val="006174A1"/>
    <w:rsid w:val="00621D6C"/>
    <w:rsid w:val="00633B49"/>
    <w:rsid w:val="0064297F"/>
    <w:rsid w:val="00645102"/>
    <w:rsid w:val="00646CF3"/>
    <w:rsid w:val="00653D11"/>
    <w:rsid w:val="00662983"/>
    <w:rsid w:val="006834D3"/>
    <w:rsid w:val="00692625"/>
    <w:rsid w:val="00695CD3"/>
    <w:rsid w:val="006A38B6"/>
    <w:rsid w:val="006B1987"/>
    <w:rsid w:val="006B5B71"/>
    <w:rsid w:val="006B6CB0"/>
    <w:rsid w:val="006C0296"/>
    <w:rsid w:val="006C2B64"/>
    <w:rsid w:val="006D4C85"/>
    <w:rsid w:val="006D66AC"/>
    <w:rsid w:val="006E33F6"/>
    <w:rsid w:val="006F1251"/>
    <w:rsid w:val="006F1C23"/>
    <w:rsid w:val="00702C18"/>
    <w:rsid w:val="00703166"/>
    <w:rsid w:val="007127F3"/>
    <w:rsid w:val="007301CF"/>
    <w:rsid w:val="007316FB"/>
    <w:rsid w:val="007374D0"/>
    <w:rsid w:val="00737E2D"/>
    <w:rsid w:val="007424D5"/>
    <w:rsid w:val="00750A88"/>
    <w:rsid w:val="007523DD"/>
    <w:rsid w:val="00757B7E"/>
    <w:rsid w:val="007656B2"/>
    <w:rsid w:val="0077016F"/>
    <w:rsid w:val="007713AD"/>
    <w:rsid w:val="00795DC5"/>
    <w:rsid w:val="00797153"/>
    <w:rsid w:val="007A21F7"/>
    <w:rsid w:val="007A2B68"/>
    <w:rsid w:val="007B0DDA"/>
    <w:rsid w:val="007B183A"/>
    <w:rsid w:val="007D3347"/>
    <w:rsid w:val="007E5466"/>
    <w:rsid w:val="007F1949"/>
    <w:rsid w:val="007F2592"/>
    <w:rsid w:val="00800A08"/>
    <w:rsid w:val="00817A84"/>
    <w:rsid w:val="008225A4"/>
    <w:rsid w:val="00824B92"/>
    <w:rsid w:val="00826D5E"/>
    <w:rsid w:val="00832013"/>
    <w:rsid w:val="00832DB7"/>
    <w:rsid w:val="00834732"/>
    <w:rsid w:val="0085200C"/>
    <w:rsid w:val="00854FE5"/>
    <w:rsid w:val="00857C52"/>
    <w:rsid w:val="00860D5F"/>
    <w:rsid w:val="00880A44"/>
    <w:rsid w:val="0088345E"/>
    <w:rsid w:val="0088656F"/>
    <w:rsid w:val="00891EF6"/>
    <w:rsid w:val="008A0303"/>
    <w:rsid w:val="008A5FDD"/>
    <w:rsid w:val="008C3947"/>
    <w:rsid w:val="008E473B"/>
    <w:rsid w:val="008E51A6"/>
    <w:rsid w:val="008E5E81"/>
    <w:rsid w:val="008E7329"/>
    <w:rsid w:val="008F2ED5"/>
    <w:rsid w:val="0092297E"/>
    <w:rsid w:val="00923651"/>
    <w:rsid w:val="00927B56"/>
    <w:rsid w:val="009341BF"/>
    <w:rsid w:val="00937907"/>
    <w:rsid w:val="00941739"/>
    <w:rsid w:val="00951573"/>
    <w:rsid w:val="00963003"/>
    <w:rsid w:val="00966EEF"/>
    <w:rsid w:val="00971B28"/>
    <w:rsid w:val="00983471"/>
    <w:rsid w:val="009909AB"/>
    <w:rsid w:val="009B37DB"/>
    <w:rsid w:val="009C7A8C"/>
    <w:rsid w:val="009D23F9"/>
    <w:rsid w:val="009D4FA8"/>
    <w:rsid w:val="009E44AE"/>
    <w:rsid w:val="009E6CD6"/>
    <w:rsid w:val="009F4D66"/>
    <w:rsid w:val="00A00C3C"/>
    <w:rsid w:val="00A01091"/>
    <w:rsid w:val="00A02DC0"/>
    <w:rsid w:val="00A042B9"/>
    <w:rsid w:val="00A06DBB"/>
    <w:rsid w:val="00A22ADF"/>
    <w:rsid w:val="00A31E86"/>
    <w:rsid w:val="00A54D87"/>
    <w:rsid w:val="00A5553C"/>
    <w:rsid w:val="00A701C9"/>
    <w:rsid w:val="00A81785"/>
    <w:rsid w:val="00A84803"/>
    <w:rsid w:val="00A84C51"/>
    <w:rsid w:val="00A86F2B"/>
    <w:rsid w:val="00A91366"/>
    <w:rsid w:val="00A93AA6"/>
    <w:rsid w:val="00AA4E48"/>
    <w:rsid w:val="00AA6202"/>
    <w:rsid w:val="00AA7B57"/>
    <w:rsid w:val="00AC26FC"/>
    <w:rsid w:val="00AC4A99"/>
    <w:rsid w:val="00AC64D2"/>
    <w:rsid w:val="00AD02E7"/>
    <w:rsid w:val="00AE0FE8"/>
    <w:rsid w:val="00AE1322"/>
    <w:rsid w:val="00AF53CB"/>
    <w:rsid w:val="00AF60D5"/>
    <w:rsid w:val="00B00959"/>
    <w:rsid w:val="00B04415"/>
    <w:rsid w:val="00B06509"/>
    <w:rsid w:val="00B11D60"/>
    <w:rsid w:val="00B13D65"/>
    <w:rsid w:val="00B21805"/>
    <w:rsid w:val="00B3072E"/>
    <w:rsid w:val="00B36E15"/>
    <w:rsid w:val="00B37245"/>
    <w:rsid w:val="00B4017A"/>
    <w:rsid w:val="00B4468D"/>
    <w:rsid w:val="00B71C72"/>
    <w:rsid w:val="00B81E92"/>
    <w:rsid w:val="00B867EF"/>
    <w:rsid w:val="00B908D7"/>
    <w:rsid w:val="00B915AB"/>
    <w:rsid w:val="00B935E8"/>
    <w:rsid w:val="00B93B30"/>
    <w:rsid w:val="00B94CB5"/>
    <w:rsid w:val="00BA0DD9"/>
    <w:rsid w:val="00BA5DBC"/>
    <w:rsid w:val="00BB6312"/>
    <w:rsid w:val="00BC4D06"/>
    <w:rsid w:val="00BD585E"/>
    <w:rsid w:val="00BD6919"/>
    <w:rsid w:val="00BE1EA7"/>
    <w:rsid w:val="00BE7489"/>
    <w:rsid w:val="00BF2E0D"/>
    <w:rsid w:val="00BF3927"/>
    <w:rsid w:val="00BF3F8B"/>
    <w:rsid w:val="00BF76DA"/>
    <w:rsid w:val="00C07C7B"/>
    <w:rsid w:val="00C16245"/>
    <w:rsid w:val="00C22DC5"/>
    <w:rsid w:val="00C24479"/>
    <w:rsid w:val="00C273F2"/>
    <w:rsid w:val="00C37B53"/>
    <w:rsid w:val="00C517D2"/>
    <w:rsid w:val="00C5772E"/>
    <w:rsid w:val="00C62B36"/>
    <w:rsid w:val="00C7012C"/>
    <w:rsid w:val="00C712EA"/>
    <w:rsid w:val="00CA217D"/>
    <w:rsid w:val="00CC09D4"/>
    <w:rsid w:val="00CC668D"/>
    <w:rsid w:val="00CC7832"/>
    <w:rsid w:val="00CF0C1C"/>
    <w:rsid w:val="00CF27FD"/>
    <w:rsid w:val="00CF5F12"/>
    <w:rsid w:val="00D00D8F"/>
    <w:rsid w:val="00D21F3A"/>
    <w:rsid w:val="00D23808"/>
    <w:rsid w:val="00D3016A"/>
    <w:rsid w:val="00D417D2"/>
    <w:rsid w:val="00D42960"/>
    <w:rsid w:val="00D43BD7"/>
    <w:rsid w:val="00D4485B"/>
    <w:rsid w:val="00D4708D"/>
    <w:rsid w:val="00D4744C"/>
    <w:rsid w:val="00D521DE"/>
    <w:rsid w:val="00D5470B"/>
    <w:rsid w:val="00D63068"/>
    <w:rsid w:val="00D6498C"/>
    <w:rsid w:val="00D76A70"/>
    <w:rsid w:val="00D83182"/>
    <w:rsid w:val="00D8521E"/>
    <w:rsid w:val="00D9291C"/>
    <w:rsid w:val="00D93A97"/>
    <w:rsid w:val="00DB1F64"/>
    <w:rsid w:val="00DC2F53"/>
    <w:rsid w:val="00DC5BAC"/>
    <w:rsid w:val="00DC6816"/>
    <w:rsid w:val="00DC76C2"/>
    <w:rsid w:val="00DD1CF2"/>
    <w:rsid w:val="00DE4484"/>
    <w:rsid w:val="00DF41B7"/>
    <w:rsid w:val="00DF4A4A"/>
    <w:rsid w:val="00DF583C"/>
    <w:rsid w:val="00E03C3F"/>
    <w:rsid w:val="00E06FD7"/>
    <w:rsid w:val="00E07417"/>
    <w:rsid w:val="00E24D45"/>
    <w:rsid w:val="00E33DB8"/>
    <w:rsid w:val="00E33EFF"/>
    <w:rsid w:val="00E34387"/>
    <w:rsid w:val="00E348BA"/>
    <w:rsid w:val="00E369FE"/>
    <w:rsid w:val="00E37C6F"/>
    <w:rsid w:val="00E475F8"/>
    <w:rsid w:val="00E5102E"/>
    <w:rsid w:val="00E5721C"/>
    <w:rsid w:val="00E619C6"/>
    <w:rsid w:val="00E745A1"/>
    <w:rsid w:val="00E81529"/>
    <w:rsid w:val="00E83A13"/>
    <w:rsid w:val="00EB6FC5"/>
    <w:rsid w:val="00EC2356"/>
    <w:rsid w:val="00EC2582"/>
    <w:rsid w:val="00EC337C"/>
    <w:rsid w:val="00ED0CFF"/>
    <w:rsid w:val="00ED31D2"/>
    <w:rsid w:val="00EE0EAC"/>
    <w:rsid w:val="00EE3322"/>
    <w:rsid w:val="00EE33CB"/>
    <w:rsid w:val="00F0061A"/>
    <w:rsid w:val="00F02834"/>
    <w:rsid w:val="00F04EEB"/>
    <w:rsid w:val="00F05467"/>
    <w:rsid w:val="00F055D2"/>
    <w:rsid w:val="00F07CD7"/>
    <w:rsid w:val="00F127E9"/>
    <w:rsid w:val="00F14B5D"/>
    <w:rsid w:val="00F259FC"/>
    <w:rsid w:val="00F36972"/>
    <w:rsid w:val="00F42426"/>
    <w:rsid w:val="00F456BC"/>
    <w:rsid w:val="00F50666"/>
    <w:rsid w:val="00F70C9E"/>
    <w:rsid w:val="00F74A74"/>
    <w:rsid w:val="00F7572C"/>
    <w:rsid w:val="00F8382C"/>
    <w:rsid w:val="00F855D7"/>
    <w:rsid w:val="00F92035"/>
    <w:rsid w:val="00F92748"/>
    <w:rsid w:val="00FA4169"/>
    <w:rsid w:val="00FA5D6F"/>
    <w:rsid w:val="00FB0D41"/>
    <w:rsid w:val="00FB2030"/>
    <w:rsid w:val="00FD0E46"/>
    <w:rsid w:val="00FD1CF2"/>
    <w:rsid w:val="00FD3EDF"/>
    <w:rsid w:val="00FD793C"/>
    <w:rsid w:val="00FE0FD5"/>
    <w:rsid w:val="00FE20E6"/>
    <w:rsid w:val="00FE3E3B"/>
    <w:rsid w:val="00FF4032"/>
    <w:rsid w:val="00FF6469"/>
    <w:rsid w:val="00FF7E4A"/>
  </w:rsids>
  <m:mathPr>
    <m:mathFont m:val="Cambria Math"/>
    <m:brkBin m:val="before"/>
    <m:brkBinSub m:val="--"/>
    <m:smallFrac m:val="0"/>
    <m:dispDef/>
    <m:lMargin m:val="0"/>
    <m:rMargin m:val="0"/>
    <m:defJc m:val="centerGroup"/>
    <m:wrapIndent m:val="1440"/>
    <m:intLim m:val="subSup"/>
    <m:naryLim m:val="undOvr"/>
  </m:mathPr>
  <w:themeFontLang w:val="lt-L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FE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prastasis">
    <w:name w:val="Normal"/>
    <w:qFormat/>
    <w:rsid w:val="00E81529"/>
    <w:rPr>
      <w:sz w:val="24"/>
      <w:szCs w:val="24"/>
      <w:lang w:eastAsia="en-US"/>
    </w:rPr>
  </w:style>
  <w:style w:type="paragraph" w:styleId="Antrat1">
    <w:name w:val="heading 1"/>
    <w:basedOn w:val="prastasis"/>
    <w:next w:val="prastasis"/>
    <w:qFormat/>
    <w:rsid w:val="00A84C51"/>
    <w:pPr>
      <w:keepNext/>
      <w:jc w:val="center"/>
      <w:outlineLvl w:val="0"/>
    </w:pPr>
    <w:rPr>
      <w:b/>
      <w:bCs/>
      <w:caps/>
    </w:rPr>
  </w:style>
  <w:style w:type="paragraph" w:styleId="Antrat2">
    <w:name w:val="heading 2"/>
    <w:basedOn w:val="prastasis"/>
    <w:next w:val="prastasis"/>
    <w:qFormat/>
    <w:rsid w:val="00A84C51"/>
    <w:pPr>
      <w:keepNext/>
      <w:jc w:val="center"/>
      <w:outlineLvl w:val="1"/>
    </w:pPr>
    <w:rPr>
      <w:b/>
      <w:bCs/>
      <w:caps/>
      <w:sz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paragraph" w:styleId="Antrats">
    <w:name w:val="header"/>
    <w:basedOn w:val="prastasis"/>
    <w:rsid w:val="00A84C51"/>
    <w:pPr>
      <w:tabs>
        <w:tab w:val="center" w:pos="4986"/>
        <w:tab w:val="right" w:pos="9972"/>
      </w:tabs>
    </w:pPr>
  </w:style>
  <w:style w:type="paragraph" w:styleId="Porat">
    <w:name w:val="footer"/>
    <w:basedOn w:val="prastasis"/>
    <w:link w:val="PoratDiagrama"/>
    <w:rsid w:val="00A84C51"/>
    <w:pPr>
      <w:tabs>
        <w:tab w:val="center" w:pos="4986"/>
        <w:tab w:val="right" w:pos="9972"/>
      </w:tabs>
    </w:pPr>
  </w:style>
  <w:style w:type="character" w:styleId="Puslapionumeris">
    <w:name w:val="page number"/>
    <w:basedOn w:val="Numatytasispastraiposriftas"/>
    <w:rsid w:val="00A84C51"/>
  </w:style>
  <w:style w:type="character" w:styleId="Hipersaitas">
    <w:name w:val="Hyperlink"/>
    <w:basedOn w:val="Numatytasispastraiposriftas"/>
    <w:rsid w:val="00A84C51"/>
    <w:rPr>
      <w:color w:val="0000FF"/>
      <w:u w:val="single"/>
    </w:rPr>
  </w:style>
  <w:style w:type="paragraph" w:styleId="Debesliotekstas">
    <w:name w:val="Balloon Text"/>
    <w:basedOn w:val="prastasis"/>
    <w:semiHidden/>
    <w:rsid w:val="00EC2356"/>
    <w:rPr>
      <w:rFonts w:ascii="Tahoma" w:hAnsi="Tahoma" w:cs="Tahoma"/>
      <w:sz w:val="16"/>
      <w:szCs w:val="16"/>
    </w:rPr>
  </w:style>
  <w:style w:type="character" w:customStyle="1" w:styleId="PoratDiagrama">
    <w:name w:val="Poraštė Diagrama"/>
    <w:basedOn w:val="Numatytasispastraiposriftas"/>
    <w:link w:val="Porat"/>
    <w:rsid w:val="00737E2D"/>
    <w:rPr>
      <w:sz w:val="24"/>
      <w:szCs w:val="24"/>
      <w:lang w:eastAsia="en-US"/>
    </w:rPr>
  </w:style>
  <w:style w:type="character" w:customStyle="1" w:styleId="Neapdorotaspaminjimas1">
    <w:name w:val="Neapdorotas paminėjimas1"/>
    <w:basedOn w:val="Numatytasispastraiposriftas"/>
    <w:uiPriority w:val="99"/>
    <w:semiHidden/>
    <w:unhideWhenUsed/>
    <w:rsid w:val="00A31E86"/>
    <w:rPr>
      <w:color w:val="605E5C"/>
      <w:shd w:val="clear" w:color="auto" w:fill="E1DFDD"/>
    </w:rPr>
  </w:style>
  <w:style w:type="character" w:styleId="Perirtashipersaitas">
    <w:name w:val="FollowedHyperlink"/>
    <w:basedOn w:val="Numatytasispastraiposriftas"/>
    <w:semiHidden/>
    <w:unhideWhenUsed/>
    <w:rsid w:val="00A31E86"/>
    <w:rPr>
      <w:color w:val="800080" w:themeColor="followedHyperlink"/>
      <w:u w:val="single"/>
    </w:rPr>
  </w:style>
  <w:style w:type="table" w:styleId="Lentelstinklelis">
    <w:name w:val="Table Grid"/>
    <w:basedOn w:val="prastojilentel"/>
    <w:uiPriority w:val="39"/>
    <w:rsid w:val="00D4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entaronuoroda">
    <w:name w:val="annotation reference"/>
    <w:basedOn w:val="Numatytasispastraiposriftas"/>
    <w:semiHidden/>
    <w:unhideWhenUsed/>
    <w:rsid w:val="00C7012C"/>
    <w:rPr>
      <w:sz w:val="16"/>
      <w:szCs w:val="16"/>
    </w:rPr>
  </w:style>
  <w:style w:type="paragraph" w:styleId="Komentarotekstas">
    <w:name w:val="annotation text"/>
    <w:basedOn w:val="prastasis"/>
    <w:link w:val="KomentarotekstasDiagrama"/>
    <w:unhideWhenUsed/>
    <w:rsid w:val="00C7012C"/>
    <w:rPr>
      <w:sz w:val="20"/>
      <w:szCs w:val="20"/>
    </w:rPr>
  </w:style>
  <w:style w:type="character" w:customStyle="1" w:styleId="KomentarotekstasDiagrama">
    <w:name w:val="Komentaro tekstas Diagrama"/>
    <w:basedOn w:val="Numatytasispastraiposriftas"/>
    <w:link w:val="Komentarotekstas"/>
    <w:rsid w:val="00C7012C"/>
    <w:rPr>
      <w:lang w:eastAsia="en-US"/>
    </w:rPr>
  </w:style>
  <w:style w:type="paragraph" w:styleId="Komentarotema">
    <w:name w:val="annotation subject"/>
    <w:basedOn w:val="Komentarotekstas"/>
    <w:next w:val="Komentarotekstas"/>
    <w:link w:val="KomentarotemaDiagrama"/>
    <w:semiHidden/>
    <w:unhideWhenUsed/>
    <w:rsid w:val="00C7012C"/>
    <w:rPr>
      <w:b/>
      <w:bCs/>
    </w:rPr>
  </w:style>
  <w:style w:type="character" w:customStyle="1" w:styleId="KomentarotemaDiagrama">
    <w:name w:val="Komentaro tema Diagrama"/>
    <w:basedOn w:val="KomentarotekstasDiagrama"/>
    <w:link w:val="Komentarotema"/>
    <w:semiHidden/>
    <w:rsid w:val="00C7012C"/>
    <w:rPr>
      <w:b/>
      <w:bCs/>
      <w:lang w:eastAsia="en-US"/>
    </w:rPr>
  </w:style>
  <w:style w:type="paragraph" w:styleId="Sraopastraipa">
    <w:name w:val="List Paragraph"/>
    <w:aliases w:val="Bullet1,List Paragraph CCT minutes,Bullet 1,Bullet List,Section 5,Bullets Points,Table Legend,Use Case List Paragraph,List Paragraph1,Body Bullet,Table Number Paragraph,Colorful List - Accent 11,List Paragraph 1,Ref,B1,Figure_name,bu1"/>
    <w:basedOn w:val="prastasis"/>
    <w:link w:val="SraopastraipaDiagrama"/>
    <w:uiPriority w:val="34"/>
    <w:qFormat/>
    <w:rsid w:val="00104E2E"/>
    <w:pPr>
      <w:ind w:left="720"/>
      <w:contextualSpacing/>
    </w:pPr>
  </w:style>
  <w:style w:type="character" w:customStyle="1" w:styleId="Style2">
    <w:name w:val="Style2"/>
    <w:basedOn w:val="Numatytasispastraiposriftas"/>
    <w:uiPriority w:val="1"/>
    <w:rsid w:val="00D6498C"/>
    <w:rPr>
      <w:sz w:val="32"/>
    </w:rPr>
  </w:style>
  <w:style w:type="character" w:styleId="Vietosrezervavimoenklotekstas">
    <w:name w:val="Placeholder Text"/>
    <w:basedOn w:val="Numatytasispastraiposriftas"/>
    <w:uiPriority w:val="99"/>
    <w:rsid w:val="00B13D65"/>
    <w:rPr>
      <w:color w:val="808080"/>
    </w:rPr>
  </w:style>
  <w:style w:type="paragraph" w:styleId="Betarp">
    <w:name w:val="No Spacing"/>
    <w:uiPriority w:val="1"/>
    <w:qFormat/>
    <w:rsid w:val="00B13D65"/>
    <w:rPr>
      <w:rFonts w:ascii="Calibri" w:eastAsia="Calibri" w:hAnsi="Calibri"/>
      <w:sz w:val="22"/>
      <w:szCs w:val="22"/>
      <w:lang w:eastAsia="en-US"/>
    </w:rPr>
  </w:style>
  <w:style w:type="table" w:customStyle="1" w:styleId="Lentelstinklelis1">
    <w:name w:val="Lentelės tinklelis1"/>
    <w:basedOn w:val="prastojilentel"/>
    <w:next w:val="Lentelstinklelis"/>
    <w:rsid w:val="009E44AE"/>
    <w:rPr>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taisymai">
    <w:name w:val="Revision"/>
    <w:hidden/>
    <w:uiPriority w:val="99"/>
    <w:semiHidden/>
    <w:rsid w:val="00476256"/>
    <w:rPr>
      <w:sz w:val="24"/>
      <w:szCs w:val="24"/>
      <w:lang w:eastAsia="en-US"/>
    </w:rPr>
  </w:style>
  <w:style w:type="character" w:customStyle="1" w:styleId="SraopastraipaDiagrama">
    <w:name w:val="Sąrašo pastraipa Diagrama"/>
    <w:aliases w:val="Bullet1 Diagrama,List Paragraph CCT minutes Diagrama,Bullet 1 Diagrama,Bullet List Diagrama,Section 5 Diagrama,Bullets Points Diagrama,Table Legend Diagrama,Use Case List Paragraph Diagrama,List Paragraph1 Diagrama,Ref Diagrama"/>
    <w:link w:val="Sraopastraipa"/>
    <w:uiPriority w:val="34"/>
    <w:rsid w:val="000E7AF8"/>
    <w:rPr>
      <w:sz w:val="24"/>
      <w:szCs w:val="24"/>
      <w:lang w:eastAsia="en-US"/>
    </w:rPr>
  </w:style>
  <w:style w:type="paragraph" w:customStyle="1" w:styleId="0TEXT">
    <w:name w:val="0: TEXT"/>
    <w:basedOn w:val="prastasis"/>
    <w:link w:val="0TEXTChar"/>
    <w:qFormat/>
    <w:rsid w:val="000E7AF8"/>
    <w:pPr>
      <w:spacing w:before="240" w:after="120"/>
      <w:ind w:firstLine="567"/>
      <w:jc w:val="both"/>
    </w:pPr>
    <w:rPr>
      <w:rFonts w:eastAsiaTheme="minorHAnsi"/>
      <w:bCs/>
      <w:color w:val="000000"/>
      <w:lang w:val="en-GB"/>
    </w:rPr>
  </w:style>
  <w:style w:type="character" w:customStyle="1" w:styleId="0TEXTChar">
    <w:name w:val="0: TEXT Char"/>
    <w:basedOn w:val="Numatytasispastraiposriftas"/>
    <w:link w:val="0TEXT"/>
    <w:rsid w:val="000E7AF8"/>
    <w:rPr>
      <w:rFonts w:eastAsiaTheme="minorHAnsi"/>
      <w:bCs/>
      <w:color w:val="000000"/>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8802146">
      <w:bodyDiv w:val="1"/>
      <w:marLeft w:val="0"/>
      <w:marRight w:val="0"/>
      <w:marTop w:val="0"/>
      <w:marBottom w:val="0"/>
      <w:divBdr>
        <w:top w:val="none" w:sz="0" w:space="0" w:color="auto"/>
        <w:left w:val="none" w:sz="0" w:space="0" w:color="auto"/>
        <w:bottom w:val="none" w:sz="0" w:space="0" w:color="auto"/>
        <w:right w:val="none" w:sz="0" w:space="0" w:color="auto"/>
      </w:divBdr>
    </w:div>
    <w:div w:id="159778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CFDE9937C724C5687727D645D716148"/>
        <w:category>
          <w:name w:val="General"/>
          <w:gallery w:val="placeholder"/>
        </w:category>
        <w:types>
          <w:type w:val="bbPlcHdr"/>
        </w:types>
        <w:behaviors>
          <w:behavior w:val="content"/>
        </w:behaviors>
        <w:guid w:val="{BB7E9CE2-6FD1-4DC5-9997-2189B98EBA90}"/>
      </w:docPartPr>
      <w:docPartBody>
        <w:p w:rsidR="0005088F" w:rsidRDefault="00052C91" w:rsidP="00052C91">
          <w:pPr>
            <w:pStyle w:val="8CFDE9937C724C5687727D645D716148"/>
          </w:pPr>
          <w:r>
            <w:rPr>
              <w:rStyle w:val="Vietosrezervavimoenklotekstas"/>
            </w:rPr>
            <w:t>Click here to enter a date.</w:t>
          </w:r>
        </w:p>
      </w:docPartBody>
    </w:docPart>
    <w:docPart>
      <w:docPartPr>
        <w:name w:val="1FC6D11748DB470AB697239E7560B90D"/>
        <w:category>
          <w:name w:val="General"/>
          <w:gallery w:val="placeholder"/>
        </w:category>
        <w:types>
          <w:type w:val="bbPlcHdr"/>
        </w:types>
        <w:behaviors>
          <w:behavior w:val="content"/>
        </w:behaviors>
        <w:guid w:val="{F8483588-B951-4351-A94C-735CBAF62158}"/>
      </w:docPartPr>
      <w:docPartBody>
        <w:p w:rsidR="0005088F" w:rsidRDefault="00052C91" w:rsidP="00052C91">
          <w:pPr>
            <w:pStyle w:val="1FC6D11748DB470AB697239E7560B90D"/>
          </w:pPr>
          <w:r w:rsidRPr="00546469">
            <w:rPr>
              <w:rStyle w:val="Vietosrezervavimoenkloteksta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BA"/>
    <w:family w:val="swiss"/>
    <w:pitch w:val="variable"/>
    <w:sig w:usb0="E1002EFF" w:usb1="C000605B" w:usb2="00000029" w:usb3="00000000" w:csb0="000101FF" w:csb1="00000000"/>
  </w:font>
  <w:font w:name="Arial">
    <w:panose1 w:val="020B0604020202020204"/>
    <w:charset w:val="BA"/>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BA"/>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296"/>
  <w:hyphenationZone w:val="396"/>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0DD"/>
    <w:rsid w:val="00003C5F"/>
    <w:rsid w:val="0001247F"/>
    <w:rsid w:val="0005088F"/>
    <w:rsid w:val="00052C91"/>
    <w:rsid w:val="00061157"/>
    <w:rsid w:val="000937FE"/>
    <w:rsid w:val="000A559A"/>
    <w:rsid w:val="000D24D4"/>
    <w:rsid w:val="001C35A9"/>
    <w:rsid w:val="00237556"/>
    <w:rsid w:val="00330C19"/>
    <w:rsid w:val="0039303B"/>
    <w:rsid w:val="004144A3"/>
    <w:rsid w:val="004160E7"/>
    <w:rsid w:val="004416C6"/>
    <w:rsid w:val="004F5AB2"/>
    <w:rsid w:val="005074B9"/>
    <w:rsid w:val="005E40DD"/>
    <w:rsid w:val="007219C1"/>
    <w:rsid w:val="00753462"/>
    <w:rsid w:val="00772325"/>
    <w:rsid w:val="00773C55"/>
    <w:rsid w:val="007A2FE0"/>
    <w:rsid w:val="007C6D1D"/>
    <w:rsid w:val="0090074D"/>
    <w:rsid w:val="009B3BF0"/>
    <w:rsid w:val="009D5E5E"/>
    <w:rsid w:val="009F1BB4"/>
    <w:rsid w:val="00AB6ED4"/>
    <w:rsid w:val="00B14210"/>
    <w:rsid w:val="00B23DC0"/>
    <w:rsid w:val="00B25CFC"/>
    <w:rsid w:val="00B96656"/>
    <w:rsid w:val="00BE29C1"/>
    <w:rsid w:val="00C2401D"/>
    <w:rsid w:val="00C53A68"/>
    <w:rsid w:val="00CA5BB4"/>
    <w:rsid w:val="00CB4BD1"/>
    <w:rsid w:val="00CE2DA9"/>
    <w:rsid w:val="00CE44BE"/>
    <w:rsid w:val="00D4356B"/>
    <w:rsid w:val="00D7162F"/>
    <w:rsid w:val="00E44A86"/>
    <w:rsid w:val="00E522EB"/>
    <w:rsid w:val="00E60827"/>
    <w:rsid w:val="00E73FF6"/>
    <w:rsid w:val="00EF6E0C"/>
    <w:rsid w:val="00F55028"/>
    <w:rsid w:val="00F77BEF"/>
    <w:rsid w:val="00FC755C"/>
    <w:rsid w:val="00FE0D4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lt-LT" w:eastAsia="lt-L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prastasis">
    <w:name w:val="Normal"/>
    <w:qFormat/>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Vietosrezervavimoenklotekstas">
    <w:name w:val="Placeholder Text"/>
    <w:basedOn w:val="Numatytasispastraiposriftas"/>
    <w:uiPriority w:val="99"/>
    <w:rsid w:val="00052C91"/>
    <w:rPr>
      <w:color w:val="808080"/>
    </w:rPr>
  </w:style>
  <w:style w:type="paragraph" w:customStyle="1" w:styleId="8CFDE9937C724C5687727D645D716148">
    <w:name w:val="8CFDE9937C724C5687727D645D716148"/>
    <w:rsid w:val="00052C91"/>
    <w:rPr>
      <w:kern w:val="2"/>
      <w:lang w:val="en-US" w:eastAsia="en-US"/>
      <w14:ligatures w14:val="standardContextual"/>
    </w:rPr>
  </w:style>
  <w:style w:type="paragraph" w:customStyle="1" w:styleId="1FC6D11748DB470AB697239E7560B90D">
    <w:name w:val="1FC6D11748DB470AB697239E7560B90D"/>
    <w:rsid w:val="00052C91"/>
    <w:rPr>
      <w:kern w:val="2"/>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5337C-4038-48BC-999D-485A4E67A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773</Words>
  <Characters>5001</Characters>
  <Application>Microsoft Office Word</Application>
  <DocSecurity>0</DocSecurity>
  <Lines>41</Lines>
  <Paragraphs>27</Paragraphs>
  <ScaleCrop>false</ScaleCrop>
  <Company/>
  <LinksUpToDate>false</LinksUpToDate>
  <CharactersWithSpaces>13747</CharactersWithSpaces>
  <SharedDoc>false</SharedDoc>
  <HLinks>
    <vt:vector size="6" baseType="variant">
      <vt:variant>
        <vt:i4>5308539</vt:i4>
      </vt:variant>
      <vt:variant>
        <vt:i4>6</vt:i4>
      </vt:variant>
      <vt:variant>
        <vt:i4>0</vt:i4>
      </vt:variant>
      <vt:variant>
        <vt:i4>5</vt:i4>
      </vt:variant>
      <vt:variant>
        <vt:lpwstr>mailto:vvkt@vvkt.l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09T09:41:00Z</dcterms:created>
  <dcterms:modified xsi:type="dcterms:W3CDTF">2024-01-19T10:46:00Z</dcterms:modified>
</cp:coreProperties>
</file>